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w:t>
      </w:r>
      <w:proofErr w:type="gramStart"/>
      <w:r w:rsidRPr="007418CF">
        <w:rPr>
          <w:rFonts w:ascii="Times New Roman" w:hAnsi="Times New Roman" w:cs="Times New Roman"/>
        </w:rPr>
        <w:t>corresponding</w:t>
      </w:r>
      <w:proofErr w:type="gramEnd"/>
      <w:r w:rsidRPr="007418CF">
        <w:rPr>
          <w:rFonts w:ascii="Times New Roman" w:hAnsi="Times New Roman" w:cs="Times New Roman"/>
        </w:rPr>
        <w:t xml:space="preserve">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ins w:id="0" w:author="Meyer, Michael Frederick" w:date="2021-04-27T14:08:00Z">
        <w:r w:rsidR="00752EFF">
          <w:rPr>
            <w:rFonts w:ascii="Times New Roman" w:hAnsi="Times New Roman" w:cs="Times New Roman"/>
          </w:rPr>
          <w:t xml:space="preserve"> </w:t>
        </w:r>
      </w:ins>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974AE06"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This is the first study to provide robust evidence that recent benthic algal blooms are caused by sewage. These changes in benthic algae altered resources and nutrition for grazing invertebrates, whose composition differed at disturbed sites. Stable isotope and fatty acid analysis of 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commentRangeStart w:id="1"/>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w:t>
      </w:r>
      <w:commentRangeEnd w:id="1"/>
      <w:r w:rsidR="00830DBA">
        <w:rPr>
          <w:rStyle w:val="CommentReference"/>
        </w:rPr>
        <w:commentReference w:id="1"/>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 xml:space="preserve">creating less visible </w:t>
      </w:r>
      <w:commentRangeStart w:id="2"/>
      <w:r w:rsidR="004548C9" w:rsidRPr="007418CF">
        <w:rPr>
          <w:rFonts w:ascii="Times New Roman" w:eastAsia="Times New Roman" w:hAnsi="Times New Roman" w:cs="Times New Roman"/>
          <w:sz w:val="24"/>
          <w:szCs w:val="24"/>
          <w:highlight w:val="white"/>
        </w:rPr>
        <w:t>effects that</w:t>
      </w:r>
      <w:r w:rsidR="003015C9" w:rsidRPr="007418CF">
        <w:rPr>
          <w:rFonts w:ascii="Times New Roman" w:eastAsia="Times New Roman" w:hAnsi="Times New Roman" w:cs="Times New Roman"/>
          <w:sz w:val="24"/>
          <w:szCs w:val="24"/>
          <w:highlight w:val="white"/>
        </w:rPr>
        <w:t xml:space="preserve"> propagate through the food web</w:t>
      </w:r>
      <w:commentRangeEnd w:id="2"/>
      <w:r w:rsidR="00D619F2">
        <w:rPr>
          <w:rStyle w:val="CommentReference"/>
        </w:rPr>
        <w:commentReference w:id="2"/>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0607B29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ins w:id="3" w:author="Meyer, Michael Frederick" w:date="2021-04-06T15:34:00Z">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ins>
      <w:ins w:id="4" w:author="Meyer, Michael Frederick" w:date="2021-04-06T15:36:00Z">
        <w:r w:rsidR="00F74DDD">
          <w:rPr>
            <w:rFonts w:ascii="Times New Roman" w:eastAsia="Times New Roman" w:hAnsi="Times New Roman" w:cs="Times New Roman"/>
            <w:sz w:val="24"/>
            <w:szCs w:val="24"/>
          </w:rPr>
          <w:instrText xml:space="preserve"> ADDIN ZOTERO_ITEM CSL_CITATION {"citationID":"er2LIuDi","properties":{"formattedCitation":"(Rosenberger et al. 2008; Hampton et al. 2011; Ozersky et al. 2018; Oleksy et al. 2020; Atkins et al. 2021)","plainCitation":"(Rosenberger et al. 2008; Hampton et al. 2011; Ozersky et al. 2018;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ins>
      <w:r w:rsidR="00F74DDD">
        <w:rPr>
          <w:rFonts w:ascii="Times New Roman" w:eastAsia="Times New Roman" w:hAnsi="Times New Roman" w:cs="Times New Roman"/>
          <w:sz w:val="24"/>
          <w:szCs w:val="24"/>
        </w:rPr>
        <w:fldChar w:fldCharType="separate"/>
      </w:r>
      <w:ins w:id="5" w:author="Meyer, Michael Frederick" w:date="2021-04-06T15:36:00Z">
        <w:r w:rsidR="00F74DDD" w:rsidRPr="00104F77">
          <w:rPr>
            <w:rFonts w:ascii="Times New Roman" w:hAnsi="Times New Roman" w:cs="Times New Roman"/>
            <w:sz w:val="24"/>
          </w:rPr>
          <w:t>(Rosenberger et al. 2008; Hampton et al. 2011; Ozersky et al. 2018; Oleksy et al. 2020; Atkins et al. 2021)</w:t>
        </w:r>
      </w:ins>
      <w:ins w:id="6" w:author="Meyer, Michael Frederick" w:date="2021-04-06T15:34:00Z">
        <w:r w:rsidR="00F74DDD">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4464C21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7"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8"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9"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9"/>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ins w:id="10" w:author="Meyer, Michael Frederick" w:date="2021-04-27T14:18:00Z">
        <w:r w:rsidR="001B1644">
          <w:rPr>
            <w:rFonts w:ascii="Times New Roman" w:eastAsia="Times New Roman" w:hAnsi="Times New Roman" w:cs="Times New Roman"/>
            <w:sz w:val="24"/>
            <w:szCs w:val="24"/>
          </w:rPr>
          <w:t>,</w:t>
        </w:r>
      </w:ins>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ins w:id="11" w:author="Meyer, Michael Frederick" w:date="2021-04-27T14:27:00Z">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ins>
      <w:ins w:id="12" w:author="Meyer, Michael Frederick" w:date="2021-04-27T14:51:00Z">
        <w:r w:rsidR="00A905EA">
          <w:rPr>
            <w:rFonts w:ascii="Times New Roman" w:eastAsia="Times New Roman" w:hAnsi="Times New Roman" w:cs="Times New Roman"/>
            <w:sz w:val="24"/>
            <w:szCs w:val="24"/>
          </w:rPr>
          <w:t xml:space="preserve">s </w:t>
        </w:r>
      </w:ins>
      <w:ins w:id="13" w:author="Meyer, Michael Frederick" w:date="2021-04-27T14:29:00Z">
        <w:r w:rsidR="008B27AB">
          <w:rPr>
            <w:rFonts w:ascii="Times New Roman" w:eastAsia="Times New Roman" w:hAnsi="Times New Roman" w:cs="Times New Roman"/>
            <w:sz w:val="24"/>
            <w:szCs w:val="24"/>
          </w:rPr>
          <w:t xml:space="preserve">explicitly originate from human </w:t>
        </w:r>
      </w:ins>
      <w:ins w:id="14" w:author="Meyer, Michael Frederick" w:date="2021-04-27T14:51:00Z">
        <w:r w:rsidR="00A905EA">
          <w:rPr>
            <w:rFonts w:ascii="Times New Roman" w:eastAsia="Times New Roman" w:hAnsi="Times New Roman" w:cs="Times New Roman"/>
            <w:sz w:val="24"/>
            <w:szCs w:val="24"/>
          </w:rPr>
          <w:t>sources</w:t>
        </w:r>
      </w:ins>
      <w:ins w:id="15" w:author="Meyer, Michael Frederick" w:date="2021-04-27T14:29:00Z">
        <w:r w:rsidR="008B27AB">
          <w:rPr>
            <w:rFonts w:ascii="Times New Roman" w:eastAsia="Times New Roman" w:hAnsi="Times New Roman" w:cs="Times New Roman"/>
            <w:sz w:val="24"/>
            <w:szCs w:val="24"/>
          </w:rPr>
          <w:t xml:space="preserve"> </w:t>
        </w:r>
      </w:ins>
      <w:ins w:id="16" w:author="Meyer, Michael Frederick" w:date="2021-04-27T14:34:00Z">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ins>
      <w:r w:rsidR="008B27AB">
        <w:rPr>
          <w:rFonts w:ascii="Times New Roman" w:eastAsia="Times New Roman" w:hAnsi="Times New Roman" w:cs="Times New Roman"/>
          <w:sz w:val="24"/>
          <w:szCs w:val="24"/>
        </w:rPr>
        <w:fldChar w:fldCharType="separate"/>
      </w:r>
      <w:ins w:id="17" w:author="Meyer, Michael Frederick" w:date="2021-04-27T14:34:00Z">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w:t>
        </w:r>
      </w:ins>
      <w:ins w:id="18" w:author="Meyer, Michael Frederick" w:date="2021-04-27T14:29:00Z">
        <w:r w:rsidR="008B27AB">
          <w:rPr>
            <w:rFonts w:ascii="Times New Roman" w:eastAsia="Times New Roman" w:hAnsi="Times New Roman" w:cs="Times New Roman"/>
            <w:sz w:val="24"/>
            <w:szCs w:val="24"/>
          </w:rPr>
          <w:t xml:space="preserve">and </w:t>
        </w:r>
      </w:ins>
      <w:ins w:id="19" w:author="Meyer, Michael Frederick" w:date="2021-04-27T14:40:00Z">
        <w:r w:rsidR="00B578FF">
          <w:rPr>
            <w:rFonts w:ascii="Times New Roman" w:eastAsia="Times New Roman" w:hAnsi="Times New Roman" w:cs="Times New Roman"/>
            <w:sz w:val="24"/>
            <w:szCs w:val="24"/>
          </w:rPr>
          <w:t xml:space="preserve">generally </w:t>
        </w:r>
      </w:ins>
      <w:ins w:id="20" w:author="Meyer, Michael Frederick" w:date="2021-04-27T14:29:00Z">
        <w:r w:rsidR="008B27AB">
          <w:rPr>
            <w:rFonts w:ascii="Times New Roman" w:eastAsia="Times New Roman" w:hAnsi="Times New Roman" w:cs="Times New Roman"/>
            <w:sz w:val="24"/>
            <w:szCs w:val="24"/>
          </w:rPr>
          <w:t>are</w:t>
        </w:r>
      </w:ins>
      <w:ins w:id="21" w:author="Meyer, Michael Frederick" w:date="2021-04-27T14:30:00Z">
        <w:r w:rsidR="008B27AB">
          <w:rPr>
            <w:rFonts w:ascii="Times New Roman" w:eastAsia="Times New Roman" w:hAnsi="Times New Roman" w:cs="Times New Roman"/>
            <w:sz w:val="24"/>
            <w:szCs w:val="24"/>
          </w:rPr>
          <w:t xml:space="preserve"> not </w:t>
        </w:r>
        <w:r w:rsidR="008B27AB">
          <w:rPr>
            <w:rFonts w:ascii="Times New Roman" w:eastAsia="Times New Roman" w:hAnsi="Times New Roman" w:cs="Times New Roman"/>
            <w:sz w:val="24"/>
            <w:szCs w:val="24"/>
          </w:rPr>
          <w:lastRenderedPageBreak/>
          <w:t xml:space="preserve">actively </w:t>
        </w:r>
      </w:ins>
      <w:ins w:id="22" w:author="Meyer, Michael Frederick" w:date="2021-04-27T14:29:00Z">
        <w:r w:rsidR="008B27AB">
          <w:rPr>
            <w:rFonts w:ascii="Times New Roman" w:eastAsia="Times New Roman" w:hAnsi="Times New Roman" w:cs="Times New Roman"/>
            <w:sz w:val="24"/>
            <w:szCs w:val="24"/>
          </w:rPr>
          <w:t xml:space="preserve">removed from the </w:t>
        </w:r>
      </w:ins>
      <w:ins w:id="23" w:author="Meyer, Michael Frederick" w:date="2021-04-27T14:30:00Z">
        <w:r w:rsidR="008B27AB">
          <w:rPr>
            <w:rFonts w:ascii="Times New Roman" w:eastAsia="Times New Roman" w:hAnsi="Times New Roman" w:cs="Times New Roman"/>
            <w:sz w:val="24"/>
            <w:szCs w:val="24"/>
          </w:rPr>
          <w:t xml:space="preserve">water column by biota, although </w:t>
        </w:r>
      </w:ins>
      <w:ins w:id="24" w:author="Meyer, Michael Frederick" w:date="2021-04-27T14:31:00Z">
        <w:r w:rsidR="008B27AB">
          <w:rPr>
            <w:rFonts w:ascii="Times New Roman" w:eastAsia="Times New Roman" w:hAnsi="Times New Roman" w:cs="Times New Roman"/>
            <w:sz w:val="24"/>
            <w:szCs w:val="24"/>
          </w:rPr>
          <w:t xml:space="preserve">certain </w:t>
        </w:r>
      </w:ins>
      <w:ins w:id="25" w:author="Meyer, Michael Frederick" w:date="2021-04-27T14:32:00Z">
        <w:r w:rsidR="008B27AB">
          <w:rPr>
            <w:rFonts w:ascii="Times New Roman" w:eastAsia="Times New Roman" w:hAnsi="Times New Roman" w:cs="Times New Roman"/>
            <w:sz w:val="24"/>
            <w:szCs w:val="24"/>
          </w:rPr>
          <w:t xml:space="preserve">algal </w:t>
        </w:r>
      </w:ins>
      <w:ins w:id="26" w:author="Meyer, Michael Frederick" w:date="2021-04-27T14:40: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27" w:author="Meyer, Michael Frederick" w:date="2021-04-27T14:40:00Z">
        <w:r w:rsidR="00B578FF" w:rsidRPr="00104F77">
          <w:rPr>
            <w:rFonts w:ascii="Times New Roman" w:hAnsi="Times New Roman" w:cs="Times New Roman"/>
            <w:sz w:val="24"/>
          </w:rPr>
          <w:t>(Bai and Acharya 2017)</w:t>
        </w:r>
        <w:r w:rsidR="00B578FF">
          <w:rPr>
            <w:rFonts w:ascii="Times New Roman" w:eastAsia="Times New Roman" w:hAnsi="Times New Roman" w:cs="Times New Roman"/>
            <w:sz w:val="24"/>
            <w:szCs w:val="24"/>
          </w:rPr>
          <w:fldChar w:fldCharType="end"/>
        </w:r>
      </w:ins>
      <w:ins w:id="28" w:author="Meyer, Michael Frederick" w:date="2021-04-27T14:41:00Z">
        <w:r w:rsidR="00B578FF">
          <w:rPr>
            <w:rFonts w:ascii="Times New Roman" w:eastAsia="Times New Roman" w:hAnsi="Times New Roman" w:cs="Times New Roman"/>
            <w:sz w:val="24"/>
            <w:szCs w:val="24"/>
          </w:rPr>
          <w:t xml:space="preserve"> </w:t>
        </w:r>
      </w:ins>
      <w:ins w:id="29" w:author="Meyer, Michael Frederick" w:date="2021-04-27T14:32:00Z">
        <w:r w:rsidR="008B27AB">
          <w:rPr>
            <w:rFonts w:ascii="Times New Roman" w:eastAsia="Times New Roman" w:hAnsi="Times New Roman" w:cs="Times New Roman"/>
            <w:sz w:val="24"/>
            <w:szCs w:val="24"/>
          </w:rPr>
          <w:t xml:space="preserve">and animal </w:t>
        </w:r>
      </w:ins>
      <w:ins w:id="30" w:author="Meyer, Michael Frederick" w:date="2021-04-27T14:41: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31" w:author="Meyer, Michael Frederick" w:date="2021-04-27T14:41:00Z">
        <w:r w:rsidR="00B578FF" w:rsidRPr="00104F77">
          <w:rPr>
            <w:rFonts w:ascii="Times New Roman" w:hAnsi="Times New Roman" w:cs="Times New Roman"/>
            <w:sz w:val="24"/>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ins>
      <w:ins w:id="32" w:author="Meyer, Michael Frederick" w:date="2021-04-27T14:31:00Z">
        <w:r w:rsidR="008B27AB">
          <w:rPr>
            <w:rFonts w:ascii="Times New Roman" w:eastAsia="Times New Roman" w:hAnsi="Times New Roman" w:cs="Times New Roman"/>
            <w:sz w:val="24"/>
            <w:szCs w:val="24"/>
          </w:rPr>
          <w:t xml:space="preserve">taxa have been shown to accumulate specific PPCPs from a broader mixture of co-contaminants. </w:t>
        </w:r>
      </w:ins>
      <w:ins w:id="33" w:author="Meyer, Michael Frederick" w:date="2021-04-27T14:32:00Z">
        <w:r w:rsidR="008B27AB">
          <w:rPr>
            <w:rFonts w:ascii="Times New Roman" w:eastAsia="Times New Roman" w:hAnsi="Times New Roman" w:cs="Times New Roman"/>
            <w:sz w:val="24"/>
            <w:szCs w:val="24"/>
          </w:rPr>
          <w:t xml:space="preserve">Because of </w:t>
        </w:r>
      </w:ins>
      <w:ins w:id="34" w:author="Meyer, Michael Frederick" w:date="2021-04-27T14:33:00Z">
        <w:r w:rsidR="008B27AB">
          <w:rPr>
            <w:rFonts w:ascii="Times New Roman" w:eastAsia="Times New Roman" w:hAnsi="Times New Roman" w:cs="Times New Roman"/>
            <w:sz w:val="24"/>
            <w:szCs w:val="24"/>
          </w:rPr>
          <w:t>PPCP’s</w:t>
        </w:r>
      </w:ins>
      <w:ins w:id="35" w:author="Meyer, Michael Frederick" w:date="2021-04-27T14:32:00Z">
        <w:r w:rsidR="008B27AB">
          <w:rPr>
            <w:rFonts w:ascii="Times New Roman" w:eastAsia="Times New Roman" w:hAnsi="Times New Roman" w:cs="Times New Roman"/>
            <w:sz w:val="24"/>
            <w:szCs w:val="24"/>
          </w:rPr>
          <w:t xml:space="preserve"> </w:t>
        </w:r>
      </w:ins>
      <w:ins w:id="36" w:author="Meyer, Michael Frederick" w:date="2021-04-27T14:33:00Z">
        <w:r w:rsidR="008B27AB">
          <w:rPr>
            <w:rFonts w:ascii="Times New Roman" w:eastAsia="Times New Roman" w:hAnsi="Times New Roman" w:cs="Times New Roman"/>
            <w:sz w:val="24"/>
            <w:szCs w:val="24"/>
          </w:rPr>
          <w:t>tendency to not be actively scoured by biota</w:t>
        </w:r>
      </w:ins>
      <w:ins w:id="37" w:author="Meyer, Michael Frederick" w:date="2021-04-27T14:47:00Z">
        <w:r w:rsidR="00B578FF">
          <w:rPr>
            <w:rFonts w:ascii="Times New Roman" w:eastAsia="Times New Roman" w:hAnsi="Times New Roman" w:cs="Times New Roman"/>
            <w:sz w:val="24"/>
            <w:szCs w:val="24"/>
          </w:rPr>
          <w:t>,</w:t>
        </w:r>
      </w:ins>
      <w:ins w:id="38" w:author="Meyer, Michael Frederick" w:date="2021-04-27T14:33:00Z">
        <w:r w:rsidR="008B27AB">
          <w:rPr>
            <w:rFonts w:ascii="Times New Roman" w:eastAsia="Times New Roman" w:hAnsi="Times New Roman" w:cs="Times New Roman"/>
            <w:sz w:val="24"/>
            <w:szCs w:val="24"/>
          </w:rPr>
          <w:t xml:space="preserve"> </w:t>
        </w:r>
      </w:ins>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w:t>
      </w:r>
      <w:del w:id="39" w:author="Meyer, Michael Frederick" w:date="2021-04-27T14:52:00Z">
        <w:r w:rsidR="006E42C8" w:rsidRPr="007418CF" w:rsidDel="00A905EA">
          <w:rPr>
            <w:rFonts w:ascii="Times New Roman" w:eastAsia="Times New Roman" w:hAnsi="Times New Roman" w:cs="Times New Roman"/>
            <w:sz w:val="24"/>
            <w:szCs w:val="24"/>
          </w:rPr>
          <w:delText xml:space="preserve">PPCP </w:delText>
        </w:r>
      </w:del>
      <w:r w:rsidR="006E42C8" w:rsidRPr="007418CF">
        <w:rPr>
          <w:rFonts w:ascii="Times New Roman" w:eastAsia="Times New Roman" w:hAnsi="Times New Roman" w:cs="Times New Roman"/>
          <w:sz w:val="24"/>
          <w:szCs w:val="24"/>
        </w:rPr>
        <w:t xml:space="preserve">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ins w:id="40" w:author="Meyer, Michael Frederick" w:date="2021-04-26T16:18:00Z">
        <w:r w:rsidR="000776D4">
          <w:rPr>
            <w:rFonts w:ascii="Times New Roman" w:eastAsia="Times New Roman" w:hAnsi="Times New Roman" w:cs="Times New Roman"/>
            <w:sz w:val="24"/>
            <w:szCs w:val="24"/>
          </w:rPr>
          <w:t>-specific</w:t>
        </w:r>
      </w:ins>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w:t>
      </w:r>
      <w:del w:id="41" w:author="Meyer, Michael Frederick" w:date="2021-05-03T17:04:00Z">
        <w:r w:rsidR="00D55324" w:rsidRPr="007418CF" w:rsidDel="00D55EBD">
          <w:rPr>
            <w:rFonts w:ascii="Times New Roman" w:eastAsia="Times New Roman" w:hAnsi="Times New Roman" w:cs="Times New Roman"/>
            <w:sz w:val="24"/>
            <w:szCs w:val="24"/>
          </w:rPr>
          <w:delText>s</w:delText>
        </w:r>
      </w:del>
      <w:r w:rsidR="00D55324" w:rsidRPr="007418CF">
        <w:rPr>
          <w:rFonts w:ascii="Times New Roman" w:eastAsia="Times New Roman" w:hAnsi="Times New Roman" w:cs="Times New Roman"/>
          <w:sz w:val="24"/>
          <w:szCs w:val="24"/>
        </w:rPr>
        <w:t xml:space="preserve">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3E8C5513"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D619F2">
        <w:rPr>
          <w:rFonts w:ascii="Times New Roman" w:eastAsia="Times New Roman" w:hAnsi="Times New Roman" w:cs="Times New Roman"/>
          <w:sz w:val="24"/>
          <w:szCs w:val="24"/>
        </w:rPr>
        <w:fldChar w:fldCharType="begin"/>
      </w:r>
      <w:r w:rsidR="0086405A" w:rsidRPr="00D619F2">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D619F2">
        <w:rPr>
          <w:rFonts w:ascii="Times New Roman" w:eastAsia="Times New Roman" w:hAnsi="Times New Roman" w:cs="Times New Roman"/>
          <w:sz w:val="24"/>
          <w:szCs w:val="24"/>
          <w:rPrChange w:id="42" w:author="Aaron Galloway" w:date="2021-05-11T11:48:00Z">
            <w:rPr>
              <w:rFonts w:ascii="Times New Roman" w:eastAsia="Times New Roman" w:hAnsi="Times New Roman" w:cs="Times New Roman"/>
              <w:sz w:val="24"/>
              <w:szCs w:val="24"/>
            </w:rPr>
          </w:rPrChange>
        </w:rPr>
        <w:fldChar w:fldCharType="separate"/>
      </w:r>
      <w:r w:rsidR="0086405A" w:rsidRPr="00D619F2">
        <w:rPr>
          <w:rFonts w:ascii="Times New Roman" w:hAnsi="Times New Roman" w:cs="Times New Roman"/>
          <w:sz w:val="24"/>
          <w:szCs w:val="24"/>
          <w:rPrChange w:id="43" w:author="Aaron Galloway" w:date="2021-05-11T11:48:00Z">
            <w:rPr/>
          </w:rPrChange>
        </w:rPr>
        <w:t xml:space="preserve">(Rosenberger et al. 2008; Hampton et </w:t>
      </w:r>
      <w:r w:rsidR="0086405A" w:rsidRPr="00D619F2">
        <w:rPr>
          <w:rFonts w:ascii="Times New Roman" w:hAnsi="Times New Roman" w:cs="Times New Roman"/>
          <w:sz w:val="24"/>
          <w:szCs w:val="24"/>
          <w:rPrChange w:id="44" w:author="Aaron Galloway" w:date="2021-05-11T11:48:00Z">
            <w:rPr/>
          </w:rPrChange>
        </w:rPr>
        <w:lastRenderedPageBreak/>
        <w:t>al. 2011)</w:t>
      </w:r>
      <w:r w:rsidR="00B417BC" w:rsidRPr="00D619F2">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42EC707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w:t>
      </w:r>
      <w:r w:rsidR="0001150B" w:rsidRPr="007418CF">
        <w:rPr>
          <w:rFonts w:ascii="Times New Roman" w:eastAsia="Times New Roman" w:hAnsi="Times New Roman" w:cs="Times New Roman"/>
          <w:sz w:val="24"/>
          <w:szCs w:val="24"/>
        </w:rPr>
        <w:lastRenderedPageBreak/>
        <w:t xml:space="preserve">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ins w:id="45" w:author="Meyer, Michael Frederick" w:date="2021-04-27T12:15:00Z">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ins>
      <w:ins w:id="46" w:author="Meyer, Michael Frederick" w:date="2021-04-27T12:16:00Z">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ins>
      <w:r w:rsidR="00FE48C4">
        <w:rPr>
          <w:rFonts w:ascii="Times New Roman" w:eastAsia="Times New Roman" w:hAnsi="Times New Roman" w:cs="Times New Roman"/>
          <w:sz w:val="24"/>
          <w:szCs w:val="24"/>
        </w:rPr>
        <w:fldChar w:fldCharType="separate"/>
      </w:r>
      <w:ins w:id="47" w:author="Meyer, Michael Frederick" w:date="2021-04-27T12:16:00Z">
        <w:r w:rsidR="00FE48C4" w:rsidRPr="00104F77">
          <w:rPr>
            <w:rFonts w:ascii="Times New Roman" w:hAnsi="Times New Roman" w:cs="Times New Roman"/>
            <w:sz w:val="24"/>
          </w:rPr>
          <w:t>(Bondarenko et al. 2021)</w:t>
        </w:r>
      </w:ins>
      <w:ins w:id="48" w:author="Meyer, Michael Frederick" w:date="2021-04-27T12:15:00Z">
        <w:r w:rsidR="00FE48C4">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r w:rsidR="005613D8" w:rsidRPr="007418CF">
        <w:rPr>
          <w:rFonts w:ascii="Times New Roman" w:eastAsia="Times New Roman" w:hAnsi="Times New Roman" w:cs="Times New Roman"/>
          <w:i/>
          <w:sz w:val="24"/>
          <w:szCs w:val="24"/>
        </w:rPr>
        <w:t xml:space="preserve">Ulothrix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commentRangeStart w:id="49"/>
      <w:commentRangeStart w:id="50"/>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commentRangeEnd w:id="49"/>
      <w:r w:rsidR="00D619F2">
        <w:rPr>
          <w:rStyle w:val="CommentReference"/>
        </w:rPr>
        <w:commentReference w:id="49"/>
      </w:r>
      <w:commentRangeEnd w:id="50"/>
      <w:r w:rsidR="00072255">
        <w:rPr>
          <w:rStyle w:val="CommentReference"/>
        </w:rPr>
        <w:commentReference w:id="50"/>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xml:space="preserve">; and (3) </w:t>
      </w:r>
      <w:commentRangeStart w:id="51"/>
      <w:r w:rsidR="00D8535D" w:rsidRPr="007418CF">
        <w:rPr>
          <w:rFonts w:ascii="Times New Roman" w:eastAsia="Times New Roman" w:hAnsi="Times New Roman" w:cs="Times New Roman"/>
          <w:sz w:val="24"/>
          <w:szCs w:val="24"/>
        </w:rPr>
        <w:t>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w:t>
      </w:r>
      <w:commentRangeEnd w:id="51"/>
      <w:r w:rsidR="00D619F2">
        <w:rPr>
          <w:rStyle w:val="CommentReference"/>
        </w:rPr>
        <w:commentReference w:id="51"/>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6C224F33"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ins w:id="52" w:author="Meyer, Michael Frederick" w:date="2021-04-27T15:08:00Z">
        <w:r w:rsidR="00F86DA3">
          <w:rPr>
            <w:rFonts w:ascii="Times New Roman" w:eastAsia="Times New Roman" w:hAnsi="Times New Roman" w:cs="Times New Roman"/>
            <w:sz w:val="24"/>
            <w:szCs w:val="24"/>
          </w:rPr>
          <w:t xml:space="preserve">As previous investigations of nearshore algal communities </w:t>
        </w:r>
      </w:ins>
      <w:ins w:id="53" w:author="Meyer, Michael Frederick" w:date="2021-04-27T15:09:00Z">
        <w:r w:rsidR="00F86DA3">
          <w:rPr>
            <w:rFonts w:ascii="Times New Roman" w:eastAsia="Times New Roman" w:hAnsi="Times New Roman" w:cs="Times New Roman"/>
            <w:sz w:val="24"/>
            <w:szCs w:val="24"/>
          </w:rPr>
          <w:t>observed</w:t>
        </w:r>
      </w:ins>
      <w:ins w:id="54" w:author="Meyer, Michael Frederick" w:date="2021-04-27T15:08:00Z">
        <w:r w:rsidR="00F86DA3">
          <w:rPr>
            <w:rFonts w:ascii="Times New Roman" w:eastAsia="Times New Roman" w:hAnsi="Times New Roman" w:cs="Times New Roman"/>
            <w:sz w:val="24"/>
            <w:szCs w:val="24"/>
          </w:rPr>
          <w:t xml:space="preserve"> </w:t>
        </w:r>
      </w:ins>
      <w:ins w:id="55" w:author="Meyer, Michael Frederick" w:date="2021-05-03T17:06:00Z">
        <w:r w:rsidR="00CE329A">
          <w:rPr>
            <w:rFonts w:ascii="Times New Roman" w:eastAsia="Times New Roman" w:hAnsi="Times New Roman" w:cs="Times New Roman"/>
            <w:sz w:val="24"/>
            <w:szCs w:val="24"/>
          </w:rPr>
          <w:t>increased</w:t>
        </w:r>
      </w:ins>
      <w:ins w:id="56" w:author="Meyer, Michael Frederick" w:date="2021-04-27T15:09:00Z">
        <w:r w:rsidR="00F86DA3">
          <w:rPr>
            <w:rFonts w:ascii="Times New Roman" w:eastAsia="Times New Roman" w:hAnsi="Times New Roman" w:cs="Times New Roman"/>
            <w:sz w:val="24"/>
            <w:szCs w:val="24"/>
          </w:rPr>
          <w:t xml:space="preserve"> </w:t>
        </w:r>
      </w:ins>
      <w:ins w:id="57" w:author="Meyer, Michael Frederick" w:date="2021-04-27T15:08:00Z">
        <w:r w:rsidR="00F86DA3">
          <w:rPr>
            <w:rFonts w:ascii="Times New Roman" w:eastAsia="Times New Roman" w:hAnsi="Times New Roman" w:cs="Times New Roman"/>
            <w:sz w:val="24"/>
            <w:szCs w:val="24"/>
          </w:rPr>
          <w:t xml:space="preserve">filamentous </w:t>
        </w:r>
      </w:ins>
      <w:ins w:id="58" w:author="Meyer, Michael Frederick" w:date="2021-04-27T15:10:00Z">
        <w:r w:rsidR="00F86DA3">
          <w:rPr>
            <w:rFonts w:ascii="Times New Roman" w:eastAsia="Times New Roman" w:hAnsi="Times New Roman" w:cs="Times New Roman"/>
            <w:sz w:val="24"/>
            <w:szCs w:val="24"/>
          </w:rPr>
          <w:t xml:space="preserve">algae </w:t>
        </w:r>
      </w:ins>
      <w:ins w:id="59" w:author="Meyer, Michael Frederick" w:date="2021-04-27T15:08:00Z">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ins>
      <w:ins w:id="60" w:author="Meyer, Michael Frederick" w:date="2021-04-27T15:10:00Z">
        <w:r w:rsidR="00F86DA3">
          <w:rPr>
            <w:rFonts w:ascii="Times New Roman" w:eastAsia="Times New Roman" w:hAnsi="Times New Roman" w:cs="Times New Roman"/>
            <w:sz w:val="24"/>
            <w:szCs w:val="24"/>
          </w:rPr>
          <w:t xml:space="preserve"> in mid-to-late summer, t</w:t>
        </w:r>
      </w:ins>
      <w:ins w:id="61" w:author="Meyer, Michael Frederick" w:date="2021-04-06T11:52:00Z">
        <w:r w:rsidR="007B25E4">
          <w:rPr>
            <w:rFonts w:ascii="Times New Roman" w:eastAsia="Times New Roman" w:hAnsi="Times New Roman" w:cs="Times New Roman"/>
            <w:sz w:val="24"/>
            <w:szCs w:val="24"/>
          </w:rPr>
          <w:t>he timing of our sampling was intended to coi</w:t>
        </w:r>
      </w:ins>
      <w:ins w:id="62" w:author="Meyer, Michael Frederick" w:date="2021-04-06T11:53:00Z">
        <w:r w:rsidR="007B25E4">
          <w:rPr>
            <w:rFonts w:ascii="Times New Roman" w:eastAsia="Times New Roman" w:hAnsi="Times New Roman" w:cs="Times New Roman"/>
            <w:sz w:val="24"/>
            <w:szCs w:val="24"/>
          </w:rPr>
          <w:t xml:space="preserve">ncide with the </w:t>
        </w:r>
      </w:ins>
      <w:ins w:id="63" w:author="Meyer, Michael Frederick" w:date="2021-04-08T11:24:00Z">
        <w:r w:rsidR="00891C71">
          <w:rPr>
            <w:rFonts w:ascii="Times New Roman" w:eastAsia="Times New Roman" w:hAnsi="Times New Roman" w:cs="Times New Roman"/>
            <w:sz w:val="24"/>
            <w:szCs w:val="24"/>
          </w:rPr>
          <w:t xml:space="preserve">annual </w:t>
        </w:r>
      </w:ins>
      <w:ins w:id="64" w:author="Meyer, Michael Frederick" w:date="2021-04-06T11:53:00Z">
        <w:r w:rsidR="007B25E4">
          <w:rPr>
            <w:rFonts w:ascii="Times New Roman" w:eastAsia="Times New Roman" w:hAnsi="Times New Roman" w:cs="Times New Roman"/>
            <w:sz w:val="24"/>
            <w:szCs w:val="24"/>
          </w:rPr>
          <w:t xml:space="preserve">peaks of tourism and summertime community succession, such that gradients of human disturbance and </w:t>
        </w:r>
      </w:ins>
      <w:ins w:id="65" w:author="Meyer, Michael Frederick" w:date="2021-04-06T11:54:00Z">
        <w:r w:rsidR="007B25E4">
          <w:rPr>
            <w:rFonts w:ascii="Times New Roman" w:eastAsia="Times New Roman" w:hAnsi="Times New Roman" w:cs="Times New Roman"/>
            <w:sz w:val="24"/>
            <w:szCs w:val="24"/>
          </w:rPr>
          <w:t>biological response would likely be most distinct relative to environmental noise</w:t>
        </w:r>
      </w:ins>
      <w:ins w:id="66" w:author="Meyer, Michael Frederick" w:date="2021-04-27T12:22:00Z">
        <w:r w:rsidR="00FE48C4">
          <w:rPr>
            <w:rFonts w:ascii="Times New Roman" w:eastAsia="Times New Roman" w:hAnsi="Times New Roman" w:cs="Times New Roman"/>
            <w:sz w:val="24"/>
            <w:szCs w:val="24"/>
          </w:rPr>
          <w:t xml:space="preserve">. </w:t>
        </w:r>
      </w:ins>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w:t>
      </w:r>
      <w:r w:rsidR="007E6282" w:rsidRPr="007418CF">
        <w:rPr>
          <w:rFonts w:ascii="Times New Roman" w:eastAsia="Times New Roman" w:hAnsi="Times New Roman" w:cs="Times New Roman"/>
          <w:sz w:val="24"/>
          <w:szCs w:val="24"/>
        </w:rPr>
        <w:lastRenderedPageBreak/>
        <w:t xml:space="preserve">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ins w:id="67" w:author="Meyer, Michael Frederick" w:date="2021-04-07T15:45:00Z">
        <w:r w:rsidR="00B806EB">
          <w:rPr>
            <w:rFonts w:ascii="Times New Roman" w:eastAsia="Times New Roman" w:hAnsi="Times New Roman" w:cs="Times New Roman"/>
            <w:sz w:val="24"/>
            <w:szCs w:val="24"/>
          </w:rPr>
          <w:t xml:space="preserve">, </w:t>
        </w:r>
        <w:commentRangeStart w:id="68"/>
        <w:r w:rsidR="00B806EB">
          <w:rPr>
            <w:rFonts w:ascii="Times New Roman" w:eastAsia="Times New Roman" w:hAnsi="Times New Roman" w:cs="Times New Roman"/>
            <w:sz w:val="24"/>
            <w:szCs w:val="24"/>
          </w:rPr>
          <w:t xml:space="preserve">which allowed us to collect samples without the need for SCUBA </w:t>
        </w:r>
      </w:ins>
      <w:ins w:id="69" w:author="Meyer, Michael Frederick" w:date="2021-04-07T15:48:00Z">
        <w:r w:rsidR="00B806EB">
          <w:rPr>
            <w:rFonts w:ascii="Times New Roman" w:eastAsia="Times New Roman" w:hAnsi="Times New Roman" w:cs="Times New Roman"/>
            <w:sz w:val="24"/>
            <w:szCs w:val="24"/>
          </w:rPr>
          <w:t xml:space="preserve">but precluded us from sampling deeper littoral environments that </w:t>
        </w:r>
      </w:ins>
      <w:ins w:id="70" w:author="Meyer, Michael Frederick" w:date="2021-04-08T11:30:00Z">
        <w:r w:rsidR="008C3FCE">
          <w:rPr>
            <w:rFonts w:ascii="Times New Roman" w:eastAsia="Times New Roman" w:hAnsi="Times New Roman" w:cs="Times New Roman"/>
            <w:sz w:val="24"/>
            <w:szCs w:val="24"/>
          </w:rPr>
          <w:t xml:space="preserve">can </w:t>
        </w:r>
      </w:ins>
      <w:ins w:id="71" w:author="Meyer, Michael Frederick" w:date="2021-04-07T15:48:00Z">
        <w:r w:rsidR="00B806EB">
          <w:rPr>
            <w:rFonts w:ascii="Times New Roman" w:eastAsia="Times New Roman" w:hAnsi="Times New Roman" w:cs="Times New Roman"/>
            <w:sz w:val="24"/>
            <w:szCs w:val="24"/>
          </w:rPr>
          <w:t xml:space="preserve">extend to </w:t>
        </w:r>
      </w:ins>
      <w:ins w:id="72" w:author="Meyer, Michael Frederick" w:date="2021-04-08T11:31:00Z">
        <w:r w:rsidR="008C3FCE">
          <w:rPr>
            <w:rFonts w:ascii="Times New Roman" w:eastAsia="Times New Roman" w:hAnsi="Times New Roman" w:cs="Times New Roman"/>
            <w:sz w:val="24"/>
            <w:szCs w:val="24"/>
          </w:rPr>
          <w:t xml:space="preserve">depths of </w:t>
        </w:r>
      </w:ins>
      <w:ins w:id="73" w:author="Meyer, Michael Frederick" w:date="2021-04-07T15:48:00Z">
        <w:r w:rsidR="00B806EB">
          <w:rPr>
            <w:rFonts w:ascii="Times New Roman" w:eastAsia="Times New Roman" w:hAnsi="Times New Roman" w:cs="Times New Roman"/>
            <w:sz w:val="24"/>
            <w:szCs w:val="24"/>
          </w:rPr>
          <w:t xml:space="preserve">100 m </w:t>
        </w:r>
        <w:r w:rsidR="00B806EB">
          <w:rPr>
            <w:rFonts w:ascii="Times New Roman" w:eastAsia="Times New Roman" w:hAnsi="Times New Roman" w:cs="Times New Roman"/>
            <w:sz w:val="24"/>
            <w:szCs w:val="24"/>
          </w:rPr>
          <w:fldChar w:fldCharType="begin"/>
        </w:r>
      </w:ins>
      <w:ins w:id="74" w:author="Meyer, Michael Frederick" w:date="2021-04-07T15:49:00Z">
        <w:r w:rsidR="00B806EB">
          <w:rPr>
            <w:rFonts w:ascii="Times New Roman" w:eastAsia="Times New Roman" w:hAnsi="Times New Roman" w:cs="Times New Roman"/>
            <w:sz w:val="24"/>
            <w:szCs w:val="24"/>
          </w:rPr>
          <w:instrText xml:space="preserve"> ADDIN ZOTERO_ITEM CSL_CITATION {"citationID":"TSiVsoFl","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B806EB">
        <w:rPr>
          <w:rFonts w:ascii="Times New Roman" w:eastAsia="Times New Roman" w:hAnsi="Times New Roman" w:cs="Times New Roman"/>
          <w:sz w:val="24"/>
          <w:szCs w:val="24"/>
        </w:rPr>
        <w:fldChar w:fldCharType="separate"/>
      </w:r>
      <w:ins w:id="75" w:author="Meyer, Michael Frederick" w:date="2021-04-07T15:49:00Z">
        <w:r w:rsidR="00B806EB" w:rsidRPr="00104F77">
          <w:rPr>
            <w:rFonts w:ascii="Times New Roman" w:hAnsi="Times New Roman" w:cs="Times New Roman"/>
            <w:sz w:val="24"/>
          </w:rPr>
          <w:t>(Takhteev and Didorenko 2015)</w:t>
        </w:r>
      </w:ins>
      <w:ins w:id="76" w:author="Meyer, Michael Frederick" w:date="2021-04-07T15:48:00Z">
        <w:r w:rsidR="00B806EB">
          <w:rPr>
            <w:rFonts w:ascii="Times New Roman" w:eastAsia="Times New Roman" w:hAnsi="Times New Roman" w:cs="Times New Roman"/>
            <w:sz w:val="24"/>
            <w:szCs w:val="24"/>
          </w:rPr>
          <w:fldChar w:fldCharType="end"/>
        </w:r>
      </w:ins>
      <w:r w:rsidR="007E6282" w:rsidRPr="007418CF">
        <w:rPr>
          <w:rFonts w:ascii="Times New Roman" w:eastAsia="Times New Roman" w:hAnsi="Times New Roman" w:cs="Times New Roman"/>
          <w:sz w:val="24"/>
          <w:szCs w:val="24"/>
        </w:rPr>
        <w:t xml:space="preserve">. </w:t>
      </w:r>
      <w:commentRangeEnd w:id="68"/>
      <w:r w:rsidR="00856905">
        <w:rPr>
          <w:rStyle w:val="CommentReference"/>
        </w:rPr>
        <w:commentReference w:id="68"/>
      </w:r>
      <w:r w:rsidR="007E6282" w:rsidRPr="007418CF">
        <w:rPr>
          <w:rFonts w:ascii="Times New Roman" w:eastAsia="Times New Roman" w:hAnsi="Times New Roman" w:cs="Times New Roman"/>
          <w:sz w:val="24"/>
          <w:szCs w:val="24"/>
        </w:rPr>
        <w:t>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ins w:id="77" w:author="Meyer, Michael Frederick" w:date="2021-04-06T11:45:00Z">
        <w:r w:rsidR="00AA5BB3">
          <w:rPr>
            <w:rFonts w:ascii="Times New Roman" w:eastAsia="Times New Roman" w:hAnsi="Times New Roman" w:cs="Times New Roman"/>
            <w:sz w:val="24"/>
            <w:szCs w:val="24"/>
          </w:rPr>
          <w:t xml:space="preserve"> Visual inspection of substrate photographs suggested that </w:t>
        </w:r>
      </w:ins>
      <w:ins w:id="78" w:author="Meyer, Michael Frederick" w:date="2021-04-06T11:46:00Z">
        <w:r w:rsidR="00AA5BB3">
          <w:rPr>
            <w:rFonts w:ascii="Times New Roman" w:eastAsia="Times New Roman" w:hAnsi="Times New Roman" w:cs="Times New Roman"/>
            <w:sz w:val="24"/>
            <w:szCs w:val="24"/>
          </w:rPr>
          <w:t xml:space="preserve">substrate </w:t>
        </w:r>
      </w:ins>
      <w:ins w:id="79" w:author="Meyer, Michael Frederick" w:date="2021-04-26T15:53:00Z">
        <w:r w:rsidR="000C2BD6">
          <w:rPr>
            <w:rFonts w:ascii="Times New Roman" w:eastAsia="Times New Roman" w:hAnsi="Times New Roman" w:cs="Times New Roman"/>
            <w:sz w:val="24"/>
            <w:szCs w:val="24"/>
          </w:rPr>
          <w:t>was</w:t>
        </w:r>
      </w:ins>
      <w:ins w:id="80" w:author="Meyer, Michael Frederick" w:date="2021-04-26T15:54:00Z">
        <w:r w:rsidR="000C2BD6">
          <w:rPr>
            <w:rFonts w:ascii="Times New Roman" w:eastAsia="Times New Roman" w:hAnsi="Times New Roman" w:cs="Times New Roman"/>
            <w:sz w:val="24"/>
            <w:szCs w:val="24"/>
          </w:rPr>
          <w:t xml:space="preserve"> </w:t>
        </w:r>
      </w:ins>
      <w:ins w:id="81" w:author="Meyer, Michael Frederick" w:date="2021-04-06T11:46:00Z">
        <w:r w:rsidR="00AA5BB3">
          <w:rPr>
            <w:rFonts w:ascii="Times New Roman" w:eastAsia="Times New Roman" w:hAnsi="Times New Roman" w:cs="Times New Roman"/>
            <w:sz w:val="24"/>
            <w:szCs w:val="24"/>
          </w:rPr>
          <w:t>consistent among sites</w:t>
        </w:r>
      </w:ins>
      <w:ins w:id="82" w:author="Meyer, Michael Frederick" w:date="2021-04-26T15:54:00Z">
        <w:r w:rsidR="000C2BD6">
          <w:rPr>
            <w:rFonts w:ascii="Times New Roman" w:eastAsia="Times New Roman" w:hAnsi="Times New Roman" w:cs="Times New Roman"/>
            <w:sz w:val="24"/>
            <w:szCs w:val="24"/>
          </w:rPr>
          <w:t xml:space="preserve"> and generally was characterized by large, oblate rocks and gravel</w:t>
        </w:r>
      </w:ins>
      <w:ins w:id="83" w:author="Meyer, Michael Frederick" w:date="2021-04-06T11:46:00Z">
        <w:r w:rsidR="00AA5BB3">
          <w:rPr>
            <w:rFonts w:ascii="Times New Roman" w:eastAsia="Times New Roman" w:hAnsi="Times New Roman" w:cs="Times New Roman"/>
            <w:sz w:val="24"/>
            <w:szCs w:val="24"/>
          </w:rPr>
          <w:t xml:space="preserve">. </w:t>
        </w:r>
      </w:ins>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 xml:space="preserve">location </w:t>
      </w:r>
      <w:r w:rsidR="00191FD0" w:rsidRPr="007418CF">
        <w:rPr>
          <w:rFonts w:ascii="Times New Roman" w:eastAsia="Times New Roman" w:hAnsi="Times New Roman" w:cs="Times New Roman"/>
          <w:sz w:val="24"/>
          <w:szCs w:val="24"/>
        </w:rPr>
        <w:lastRenderedPageBreak/>
        <w:t>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w:t>
      </w:r>
      <w:r w:rsidR="007E04C1" w:rsidRPr="007418CF">
        <w:rPr>
          <w:rFonts w:ascii="Times New Roman" w:eastAsia="Times New Roman" w:hAnsi="Times New Roman" w:cs="Times New Roman"/>
          <w:sz w:val="24"/>
          <w:szCs w:val="24"/>
        </w:rPr>
        <w:lastRenderedPageBreak/>
        <w:t xml:space="preserve">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1034C90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84"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85"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w:t>
      </w:r>
      <w:del w:id="86" w:author="Meyer, Michael Frederick" w:date="2021-04-08T11:45:00Z">
        <w:r w:rsidRPr="007418CF" w:rsidDel="00EC5272">
          <w:rPr>
            <w:rFonts w:ascii="Times New Roman" w:eastAsia="Times New Roman" w:hAnsi="Times New Roman" w:cs="Times New Roman"/>
            <w:sz w:val="24"/>
            <w:szCs w:val="24"/>
          </w:rPr>
          <w:delText xml:space="preserve">relative </w:delText>
        </w:r>
      </w:del>
      <w:r w:rsidRPr="007418CF">
        <w:rPr>
          <w:rFonts w:ascii="Times New Roman" w:eastAsia="Times New Roman" w:hAnsi="Times New Roman" w:cs="Times New Roman"/>
          <w:sz w:val="24"/>
          <w:szCs w:val="24"/>
        </w:rPr>
        <w:t xml:space="preserve">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ins w:id="87" w:author="Meyer, Michael Frederick" w:date="2021-03-12T14:18:00Z">
        <w:r w:rsidR="003A30EA">
          <w:rPr>
            <w:rFonts w:ascii="Times New Roman" w:eastAsia="Times New Roman" w:hAnsi="Times New Roman" w:cs="Times New Roman"/>
            <w:sz w:val="24"/>
            <w:szCs w:val="24"/>
          </w:rPr>
          <w:t xml:space="preserve"> </w:t>
        </w:r>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r w:rsidR="009F0747" w:rsidRPr="007418CF">
        <w:rPr>
          <w:rFonts w:ascii="Times New Roman" w:eastAsia="Times New Roman" w:hAnsi="Times New Roman" w:cs="Times New Roman"/>
          <w:i/>
          <w:sz w:val="24"/>
          <w:szCs w:val="24"/>
        </w:rPr>
        <w:t>Ulothrix</w:t>
      </w:r>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63B737F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ins w:id="88" w:author="Meyer, Michael Frederick" w:date="2021-03-12T14:27:00Z">
        <w:r w:rsidR="003A30EA">
          <w:rPr>
            <w:rFonts w:ascii="Times New Roman" w:eastAsia="Times New Roman" w:hAnsi="Times New Roman" w:cs="Times New Roman"/>
            <w:sz w:val="24"/>
            <w:szCs w:val="24"/>
          </w:rPr>
          <w:t xml:space="preserve">and </w:t>
        </w:r>
      </w:ins>
      <w:del w:id="89"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del w:id="90" w:author="Meyer, Michael Frederick" w:date="2021-05-03T17:17:00Z">
        <w:r w:rsidRPr="007418CF" w:rsidDel="007C0F2B">
          <w:rPr>
            <w:rFonts w:ascii="Times New Roman" w:eastAsia="Times New Roman" w:hAnsi="Times New Roman" w:cs="Times New Roman"/>
            <w:sz w:val="24"/>
            <w:szCs w:val="24"/>
          </w:rPr>
          <w:delText xml:space="preserve"> </w:delText>
        </w:r>
      </w:del>
      <w:r w:rsidRPr="007418CF">
        <w:rPr>
          <w:rFonts w:ascii="Times New Roman" w:eastAsia="Times New Roman" w:hAnsi="Times New Roman" w:cs="Times New Roman"/>
          <w:sz w:val="24"/>
          <w:szCs w:val="24"/>
        </w:rPr>
        <w:t xml:space="preserve">by hand. </w:t>
      </w:r>
      <w:ins w:id="91" w:author="Meyer, Michael Frederick" w:date="2021-03-12T14:28:00Z">
        <w:r w:rsidR="00312AA7">
          <w:rPr>
            <w:rFonts w:ascii="Times New Roman" w:eastAsia="Times New Roman" w:hAnsi="Times New Roman" w:cs="Times New Roman"/>
            <w:sz w:val="24"/>
            <w:szCs w:val="24"/>
          </w:rPr>
          <w:t xml:space="preserve">Organisms collected by hand included amphipod species that were observed </w:t>
        </w:r>
      </w:ins>
      <w:ins w:id="92" w:author="Meyer, Michael Frederick" w:date="2021-03-12T14:29:00Z">
        <w:r w:rsidR="00312AA7">
          <w:rPr>
            <w:rFonts w:ascii="Times New Roman" w:eastAsia="Times New Roman" w:hAnsi="Times New Roman" w:cs="Times New Roman"/>
            <w:sz w:val="24"/>
            <w:szCs w:val="24"/>
          </w:rPr>
          <w:t xml:space="preserve">from the community composition </w:t>
        </w:r>
      </w:ins>
      <w:ins w:id="93" w:author="Hampton, Stephanie" w:date="2021-04-23T17:59:00Z">
        <w:r w:rsidR="000F6F93">
          <w:rPr>
            <w:rFonts w:ascii="Times New Roman" w:eastAsia="Times New Roman" w:hAnsi="Times New Roman" w:cs="Times New Roman"/>
            <w:sz w:val="24"/>
            <w:szCs w:val="24"/>
          </w:rPr>
          <w:t xml:space="preserve">D-net </w:t>
        </w:r>
      </w:ins>
      <w:ins w:id="94" w:author="Meyer, Michael Frederick" w:date="2021-03-12T14:29:00Z">
        <w:r w:rsidR="00312AA7">
          <w:rPr>
            <w:rFonts w:ascii="Times New Roman" w:eastAsia="Times New Roman" w:hAnsi="Times New Roman" w:cs="Times New Roman"/>
            <w:sz w:val="24"/>
            <w:szCs w:val="24"/>
          </w:rPr>
          <w:t xml:space="preserve">collections but not </w:t>
        </w:r>
      </w:ins>
      <w:r w:rsidR="000F6F93">
        <w:rPr>
          <w:rFonts w:ascii="Times New Roman" w:eastAsia="Times New Roman" w:hAnsi="Times New Roman" w:cs="Times New Roman"/>
          <w:sz w:val="24"/>
          <w:szCs w:val="24"/>
        </w:rPr>
        <w:t>readily</w:t>
      </w:r>
      <w:ins w:id="95" w:author="Meyer, Michael Frederick" w:date="2021-03-12T14:29:00Z">
        <w:r w:rsidR="00312AA7">
          <w:rPr>
            <w:rFonts w:ascii="Times New Roman" w:eastAsia="Times New Roman" w:hAnsi="Times New Roman" w:cs="Times New Roman"/>
            <w:sz w:val="24"/>
            <w:szCs w:val="24"/>
          </w:rPr>
          <w:t xml:space="preserve"> observed in the stable isotope and fatty acids </w:t>
        </w:r>
      </w:ins>
      <w:ins w:id="96" w:author="Hampton, Stephanie" w:date="2021-04-23T17:59:00Z">
        <w:r w:rsidR="000F6F93">
          <w:rPr>
            <w:rFonts w:ascii="Times New Roman" w:eastAsia="Times New Roman" w:hAnsi="Times New Roman" w:cs="Times New Roman"/>
            <w:sz w:val="24"/>
            <w:szCs w:val="24"/>
          </w:rPr>
          <w:t xml:space="preserve">D-net </w:t>
        </w:r>
      </w:ins>
      <w:ins w:id="97" w:author="Meyer, Michael Frederick" w:date="2021-03-12T14:29:00Z">
        <w:r w:rsidR="00312AA7">
          <w:rPr>
            <w:rFonts w:ascii="Times New Roman" w:eastAsia="Times New Roman" w:hAnsi="Times New Roman" w:cs="Times New Roman"/>
            <w:sz w:val="24"/>
            <w:szCs w:val="24"/>
          </w:rPr>
          <w:t xml:space="preserve">collections. </w:t>
        </w:r>
      </w:ins>
      <w:r w:rsidRPr="007418CF">
        <w:rPr>
          <w:rFonts w:ascii="Times New Roman" w:eastAsia="Times New Roman" w:hAnsi="Times New Roman" w:cs="Times New Roman"/>
          <w:sz w:val="24"/>
          <w:szCs w:val="24"/>
        </w:rPr>
        <w:t xml:space="preserve">Collected organisms were </w:t>
      </w:r>
      <w:del w:id="98"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99"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ins w:id="100"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S</w:t>
      </w:r>
      <w:ins w:id="101"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6EB2B31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ins w:id="102" w:author="Meyer, Michael Frederick" w:date="2021-05-03T17:18:00Z">
        <w:r w:rsidR="007C0F2B">
          <w:rPr>
            <w:rFonts w:ascii="Times New Roman" w:eastAsia="Times New Roman" w:hAnsi="Times New Roman" w:cs="Times New Roman"/>
            <w:sz w:val="24"/>
            <w:szCs w:val="24"/>
          </w:rPr>
          <w:t xml:space="preserve">adult </w:t>
        </w:r>
      </w:ins>
      <w:del w:id="103" w:author="Meyer, Michael Frederick" w:date="2021-04-06T11:58:00Z">
        <w:r w:rsidRPr="007418CF" w:rsidDel="007B25E4">
          <w:rPr>
            <w:rFonts w:ascii="Times New Roman" w:eastAsia="Times New Roman" w:hAnsi="Times New Roman" w:cs="Times New Roman"/>
            <w:sz w:val="24"/>
            <w:szCs w:val="24"/>
          </w:rPr>
          <w:delText xml:space="preserve">invertebrates </w:delText>
        </w:r>
      </w:del>
      <w:ins w:id="104" w:author="Meyer, Michael Frederick" w:date="2021-04-06T11:58:00Z">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identified to species </w:t>
      </w:r>
      <w:del w:id="105" w:author="Meyer, Michael Frederick" w:date="2021-05-03T17:18:00Z">
        <w:r w:rsidRPr="007418CF" w:rsidDel="007C0F2B">
          <w:rPr>
            <w:rFonts w:ascii="Times New Roman" w:eastAsia="Times New Roman" w:hAnsi="Times New Roman" w:cs="Times New Roman"/>
            <w:sz w:val="24"/>
            <w:szCs w:val="24"/>
          </w:rPr>
          <w:delText xml:space="preserve">with the exception of juveniles </w:delText>
        </w:r>
      </w:del>
      <w:ins w:id="106" w:author="Meyer, Michael Frederick" w:date="2021-04-06T12:06:00Z">
        <w:r w:rsidR="0007568B">
          <w:rPr>
            <w:rFonts w:ascii="Times New Roman" w:eastAsia="Times New Roman" w:hAnsi="Times New Roman" w:cs="Times New Roman"/>
            <w:sz w:val="24"/>
            <w:szCs w:val="24"/>
          </w:rPr>
          <w:t>a</w:t>
        </w:r>
      </w:ins>
      <w:ins w:id="107" w:author="Meyer, Michael Frederick" w:date="2021-04-06T12:07:00Z">
        <w:r w:rsidR="0007568B">
          <w:rPr>
            <w:rFonts w:ascii="Times New Roman" w:eastAsia="Times New Roman" w:hAnsi="Times New Roman" w:cs="Times New Roman"/>
            <w:sz w:val="24"/>
            <w:szCs w:val="24"/>
          </w:rPr>
          <w:t xml:space="preserve">ccording to </w:t>
        </w:r>
      </w:ins>
      <w:del w:id="108" w:author="Meyer, Michael Frederick" w:date="2021-04-06T12:06:00Z">
        <w:r w:rsidRPr="007418CF" w:rsidDel="0007568B">
          <w:rPr>
            <w:rFonts w:ascii="Times New Roman" w:eastAsia="Times New Roman" w:hAnsi="Times New Roman" w:cs="Times New Roman"/>
            <w:sz w:val="24"/>
            <w:szCs w:val="24"/>
          </w:rPr>
          <w:delText>(</w:delText>
        </w:r>
      </w:del>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ins w:id="109" w:author="Meyer, Michael Frederick" w:date="2021-05-03T17:18:00Z">
        <w:r w:rsidR="007C0F2B">
          <w:rPr>
            <w:rFonts w:ascii="Times New Roman" w:eastAsia="Times New Roman" w:hAnsi="Times New Roman" w:cs="Times New Roman"/>
            <w:sz w:val="24"/>
            <w:szCs w:val="24"/>
          </w:rPr>
          <w:t>, whereas ju</w:t>
        </w:r>
      </w:ins>
      <w:ins w:id="110" w:author="Meyer, Michael Frederick" w:date="2021-05-03T17:19:00Z">
        <w:r w:rsidR="007C0F2B">
          <w:rPr>
            <w:rFonts w:ascii="Times New Roman" w:eastAsia="Times New Roman" w:hAnsi="Times New Roman" w:cs="Times New Roman"/>
            <w:sz w:val="24"/>
            <w:szCs w:val="24"/>
          </w:rPr>
          <w:t>veniles were identified to genus</w:t>
        </w:r>
      </w:ins>
      <w:del w:id="111" w:author="Meyer, Michael Frederick" w:date="2021-04-06T12:06:00Z">
        <w:r w:rsidRPr="007418CF" w:rsidDel="0007568B">
          <w:rPr>
            <w:rFonts w:ascii="Times New Roman" w:eastAsia="Times New Roman" w:hAnsi="Times New Roman" w:cs="Times New Roman"/>
            <w:sz w:val="24"/>
            <w:szCs w:val="24"/>
          </w:rPr>
          <w:delText xml:space="preserve"> for amphipods</w:delText>
        </w:r>
      </w:del>
      <w:ins w:id="112" w:author="Meyer, Michael Frederick" w:date="2021-05-03T17:18:00Z">
        <w:r w:rsidR="007C0F2B">
          <w:rPr>
            <w:rFonts w:ascii="Times New Roman" w:eastAsia="Times New Roman" w:hAnsi="Times New Roman" w:cs="Times New Roman"/>
            <w:sz w:val="24"/>
            <w:szCs w:val="24"/>
          </w:rPr>
          <w:t>.</w:t>
        </w:r>
      </w:ins>
      <w:del w:id="113" w:author="Meyer, Michael Frederick" w:date="2021-04-06T11:58:00Z">
        <w:r w:rsidRPr="007418CF" w:rsidDel="007B25E4">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w:t>
      </w:r>
      <w:ins w:id="114" w:author="Meyer, Michael Frederick" w:date="2021-04-06T11:58:00Z">
        <w:r w:rsidR="007B25E4">
          <w:rPr>
            <w:rFonts w:ascii="Times New Roman" w:eastAsia="Times New Roman" w:hAnsi="Times New Roman" w:cs="Times New Roman"/>
            <w:sz w:val="24"/>
            <w:szCs w:val="24"/>
          </w:rPr>
          <w:t xml:space="preserve">Mollusks were identified to the family level </w:t>
        </w:r>
      </w:ins>
      <w:ins w:id="115" w:author="Meyer, Michael Frederick" w:date="2021-04-06T12:07:00Z">
        <w:r w:rsidR="0007568B">
          <w:rPr>
            <w:rFonts w:ascii="Times New Roman" w:eastAsia="Times New Roman" w:hAnsi="Times New Roman" w:cs="Times New Roman"/>
            <w:sz w:val="24"/>
            <w:szCs w:val="24"/>
          </w:rPr>
          <w:t xml:space="preserve">according to </w:t>
        </w:r>
      </w:ins>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del w:id="116" w:author="Meyer, Michael Frederick" w:date="2021-04-06T11:58:00Z">
        <w:r w:rsidRPr="007418CF" w:rsidDel="007B25E4">
          <w:rPr>
            <w:rFonts w:ascii="Times New Roman" w:eastAsia="Times New Roman" w:hAnsi="Times New Roman" w:cs="Times New Roman"/>
            <w:sz w:val="24"/>
            <w:szCs w:val="24"/>
          </w:rPr>
          <w:delText xml:space="preserve"> for </w:delText>
        </w:r>
        <w:r w:rsidR="004D2297" w:rsidRPr="007418CF" w:rsidDel="007B25E4">
          <w:rPr>
            <w:rFonts w:ascii="Times New Roman" w:eastAsia="Times New Roman" w:hAnsi="Times New Roman" w:cs="Times New Roman"/>
            <w:sz w:val="24"/>
            <w:szCs w:val="24"/>
          </w:rPr>
          <w:delText>mollusk</w:delText>
        </w:r>
        <w:r w:rsidRPr="007418CF" w:rsidDel="007B25E4">
          <w:rPr>
            <w:rFonts w:ascii="Times New Roman" w:eastAsia="Times New Roman" w:hAnsi="Times New Roman" w:cs="Times New Roman"/>
            <w:sz w:val="24"/>
            <w:szCs w:val="24"/>
          </w:rPr>
          <w:delText>s; Table 2)</w:delText>
        </w:r>
      </w:del>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ins w:id="117" w:author="Meyer, Michael Frederick" w:date="2021-04-06T11:59:00Z">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w:t>
        </w:r>
      </w:ins>
      <w:ins w:id="118" w:author="Meyer, Michael Frederick" w:date="2021-04-06T12:00:00Z">
        <w:r w:rsidR="007B25E4">
          <w:rPr>
            <w:rFonts w:ascii="Times New Roman" w:eastAsia="Times New Roman" w:hAnsi="Times New Roman" w:cs="Times New Roman"/>
            <w:sz w:val="24"/>
            <w:szCs w:val="24"/>
          </w:rPr>
          <w:t>invertebrate communities sampled</w:t>
        </w:r>
      </w:ins>
      <w:ins w:id="119" w:author="Meyer, Michael Frederick" w:date="2021-04-06T14:58:00Z">
        <w:r w:rsidR="00695885">
          <w:rPr>
            <w:rFonts w:ascii="Times New Roman" w:eastAsia="Times New Roman" w:hAnsi="Times New Roman" w:cs="Times New Roman"/>
            <w:sz w:val="24"/>
            <w:szCs w:val="24"/>
          </w:rPr>
          <w:t xml:space="preserve"> </w:t>
        </w:r>
      </w:ins>
      <w:ins w:id="120" w:author="Meyer, Michael Frederick" w:date="2021-04-06T14:59:00Z">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ins>
      <w:r w:rsidR="00695885">
        <w:rPr>
          <w:rFonts w:ascii="Times New Roman" w:eastAsia="Times New Roman" w:hAnsi="Times New Roman" w:cs="Times New Roman"/>
          <w:sz w:val="24"/>
          <w:szCs w:val="24"/>
        </w:rPr>
        <w:fldChar w:fldCharType="separate"/>
      </w:r>
      <w:ins w:id="121" w:author="Meyer, Michael Frederick" w:date="2021-04-06T14:59:00Z">
        <w:r w:rsidR="00102EE6" w:rsidRPr="00104F77">
          <w:rPr>
            <w:rFonts w:ascii="Times New Roman" w:hAnsi="Times New Roman" w:cs="Times New Roman"/>
            <w:sz w:val="24"/>
          </w:rPr>
          <w:t>(Kaygorodova 2012)</w:t>
        </w:r>
        <w:r w:rsidR="00695885">
          <w:rPr>
            <w:rFonts w:ascii="Times New Roman" w:eastAsia="Times New Roman" w:hAnsi="Times New Roman" w:cs="Times New Roman"/>
            <w:sz w:val="24"/>
            <w:szCs w:val="24"/>
          </w:rPr>
          <w:fldChar w:fldCharType="end"/>
        </w:r>
      </w:ins>
      <w:ins w:id="122" w:author="Meyer, Michael Frederick" w:date="2021-04-06T12:00:00Z">
        <w:r w:rsidR="007B25E4">
          <w:rPr>
            <w:rFonts w:ascii="Times New Roman" w:eastAsia="Times New Roman" w:hAnsi="Times New Roman" w:cs="Times New Roman"/>
            <w:sz w:val="24"/>
            <w:szCs w:val="24"/>
          </w:rPr>
          <w:t xml:space="preserve">. Like mollusks, caddisflies were also </w:t>
        </w:r>
        <w:r w:rsidR="007B25E4">
          <w:rPr>
            <w:rFonts w:ascii="Times New Roman" w:eastAsia="Times New Roman" w:hAnsi="Times New Roman" w:cs="Times New Roman"/>
            <w:sz w:val="24"/>
            <w:szCs w:val="24"/>
          </w:rPr>
          <w:lastRenderedPageBreak/>
          <w:t xml:space="preserve">enumerated at the order level, although Baikal does contain over 14 </w:t>
        </w:r>
      </w:ins>
      <w:ins w:id="123" w:author="Meyer, Michael Frederick" w:date="2021-04-06T12:01:00Z">
        <w:r w:rsidR="007B25E4">
          <w:rPr>
            <w:rFonts w:ascii="Times New Roman" w:eastAsia="Times New Roman" w:hAnsi="Times New Roman" w:cs="Times New Roman"/>
            <w:sz w:val="24"/>
            <w:szCs w:val="24"/>
          </w:rPr>
          <w:t>species of caddisfly</w:t>
        </w:r>
      </w:ins>
      <w:ins w:id="124" w:author="Meyer, Michael Frederick" w:date="2021-04-06T15:00:00Z">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ins>
      <w:r w:rsidR="00102EE6">
        <w:rPr>
          <w:rFonts w:ascii="Times New Roman" w:eastAsia="Times New Roman" w:hAnsi="Times New Roman" w:cs="Times New Roman"/>
          <w:sz w:val="24"/>
          <w:szCs w:val="24"/>
        </w:rPr>
        <w:fldChar w:fldCharType="separate"/>
      </w:r>
      <w:ins w:id="125" w:author="Meyer, Michael Frederick" w:date="2021-04-06T15:00:00Z">
        <w:r w:rsidR="00102EE6" w:rsidRPr="00104F77">
          <w:rPr>
            <w:rFonts w:ascii="Times New Roman" w:hAnsi="Times New Roman" w:cs="Times New Roman"/>
            <w:sz w:val="24"/>
          </w:rPr>
          <w:t>(Valuyskiy et al. 2020)</w:t>
        </w:r>
        <w:r w:rsidR="00102EE6">
          <w:rPr>
            <w:rFonts w:ascii="Times New Roman" w:eastAsia="Times New Roman" w:hAnsi="Times New Roman" w:cs="Times New Roman"/>
            <w:sz w:val="24"/>
            <w:szCs w:val="24"/>
          </w:rPr>
          <w:fldChar w:fldCharType="end"/>
        </w:r>
      </w:ins>
      <w:ins w:id="126" w:author="Meyer, Michael Frederick" w:date="2021-04-06T12:01:00Z">
        <w:r w:rsidR="007B25E4">
          <w:rPr>
            <w:rFonts w:ascii="Times New Roman" w:eastAsia="Times New Roman" w:hAnsi="Times New Roman" w:cs="Times New Roman"/>
            <w:sz w:val="24"/>
            <w:szCs w:val="24"/>
          </w:rPr>
          <w:t xml:space="preserve">. </w:t>
        </w:r>
      </w:ins>
      <w:ins w:id="127" w:author="Meyer, Michael Frederick" w:date="2021-04-06T12:05:00Z">
        <w:r w:rsidR="0007568B">
          <w:rPr>
            <w:rFonts w:ascii="Times New Roman" w:eastAsia="Times New Roman" w:hAnsi="Times New Roman" w:cs="Times New Roman"/>
            <w:sz w:val="24"/>
            <w:szCs w:val="24"/>
          </w:rPr>
          <w:t xml:space="preserve">Flatworms </w:t>
        </w:r>
      </w:ins>
      <w:ins w:id="128" w:author="Meyer, Michael Frederick" w:date="2021-04-06T12:06:00Z">
        <w:r w:rsidR="0007568B">
          <w:rPr>
            <w:rFonts w:ascii="Times New Roman" w:eastAsia="Times New Roman" w:hAnsi="Times New Roman" w:cs="Times New Roman"/>
            <w:sz w:val="24"/>
            <w:szCs w:val="24"/>
          </w:rPr>
          <w:t>were enumerated at the phylum level.</w:t>
        </w:r>
      </w:ins>
      <w:ins w:id="129" w:author="Meyer, Michael Frederick" w:date="2021-04-06T12:08:00Z">
        <w:r w:rsidR="0007568B">
          <w:rPr>
            <w:rFonts w:ascii="Times New Roman" w:eastAsia="Times New Roman" w:hAnsi="Times New Roman" w:cs="Times New Roman"/>
            <w:sz w:val="24"/>
            <w:szCs w:val="24"/>
          </w:rPr>
          <w:t xml:space="preserve"> </w:t>
        </w:r>
      </w:ins>
      <w:ins w:id="130" w:author="Meyer, Michael Frederick" w:date="2021-04-06T15:06:00Z">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ins>
      <w:ins w:id="131" w:author="Meyer, Michael Frederick" w:date="2021-04-26T16:03:00Z">
        <w:r w:rsidR="00BB6D67">
          <w:rPr>
            <w:rFonts w:ascii="Times New Roman" w:eastAsia="Times New Roman" w:hAnsi="Times New Roman" w:cs="Times New Roman"/>
            <w:sz w:val="24"/>
            <w:szCs w:val="24"/>
          </w:rPr>
          <w:t>Aside from having limited time available to spend with Baikal taxonomists during our field campaign, o</w:t>
        </w:r>
      </w:ins>
      <w:ins w:id="132" w:author="Meyer, Michael Frederick" w:date="2021-04-06T12:08:00Z">
        <w:r w:rsidR="0007568B">
          <w:rPr>
            <w:rFonts w:ascii="Times New Roman" w:eastAsia="Times New Roman" w:hAnsi="Times New Roman" w:cs="Times New Roman"/>
            <w:sz w:val="24"/>
            <w:szCs w:val="24"/>
          </w:rPr>
          <w:t>ur choice of tax</w:t>
        </w:r>
      </w:ins>
      <w:ins w:id="133" w:author="Meyer, Michael Frederick" w:date="2021-04-06T12:09:00Z">
        <w:r w:rsidR="0007568B">
          <w:rPr>
            <w:rFonts w:ascii="Times New Roman" w:eastAsia="Times New Roman" w:hAnsi="Times New Roman" w:cs="Times New Roman"/>
            <w:sz w:val="24"/>
            <w:szCs w:val="24"/>
          </w:rPr>
          <w:t xml:space="preserve">onomic resolution ultimately was a result of relative abundance for each taxonomic group, where </w:t>
        </w:r>
      </w:ins>
      <w:ins w:id="134" w:author="Meyer, Michael Frederick" w:date="2021-04-06T12:10:00Z">
        <w:r w:rsidR="0007568B">
          <w:rPr>
            <w:rFonts w:ascii="Times New Roman" w:eastAsia="Times New Roman" w:hAnsi="Times New Roman" w:cs="Times New Roman"/>
            <w:sz w:val="24"/>
            <w:szCs w:val="24"/>
          </w:rPr>
          <w:t xml:space="preserve">amphipods were </w:t>
        </w:r>
      </w:ins>
      <w:ins w:id="135" w:author="Meyer, Michael Frederick" w:date="2021-05-03T17:20:00Z">
        <w:r w:rsidR="007C0F2B">
          <w:rPr>
            <w:rFonts w:ascii="Times New Roman" w:eastAsia="Times New Roman" w:hAnsi="Times New Roman" w:cs="Times New Roman"/>
            <w:sz w:val="24"/>
            <w:szCs w:val="24"/>
          </w:rPr>
          <w:t xml:space="preserve">the </w:t>
        </w:r>
      </w:ins>
      <w:ins w:id="136" w:author="Meyer, Michael Frederick" w:date="2021-04-06T12:10:00Z">
        <w:r w:rsidR="0007568B">
          <w:rPr>
            <w:rFonts w:ascii="Times New Roman" w:eastAsia="Times New Roman" w:hAnsi="Times New Roman" w:cs="Times New Roman"/>
            <w:sz w:val="24"/>
            <w:szCs w:val="24"/>
          </w:rPr>
          <w:t>most abundant taxa and flatworms were among the least abundant taxa across all sites (Figure S</w:t>
        </w:r>
      </w:ins>
      <w:ins w:id="137" w:author="Meyer, Michael Frederick" w:date="2021-04-09T12:37:00Z">
        <w:r w:rsidR="00EB4616">
          <w:rPr>
            <w:rFonts w:ascii="Times New Roman" w:eastAsia="Times New Roman" w:hAnsi="Times New Roman" w:cs="Times New Roman"/>
            <w:sz w:val="24"/>
            <w:szCs w:val="24"/>
          </w:rPr>
          <w:t>1</w:t>
        </w:r>
      </w:ins>
      <w:ins w:id="138" w:author="Meyer, Michael Frederick" w:date="2021-04-06T12:10:00Z">
        <w:r w:rsidR="0007568B">
          <w:rPr>
            <w:rFonts w:ascii="Times New Roman" w:eastAsia="Times New Roman" w:hAnsi="Times New Roman" w:cs="Times New Roman"/>
            <w:sz w:val="24"/>
            <w:szCs w:val="24"/>
          </w:rPr>
          <w:t xml:space="preserve">). </w:t>
        </w:r>
      </w:ins>
      <w:r w:rsidR="006F1FBE" w:rsidRPr="007418CF">
        <w:rPr>
          <w:rFonts w:ascii="Times New Roman" w:eastAsia="Times New Roman" w:hAnsi="Times New Roman" w:cs="Times New Roman"/>
          <w:sz w:val="24"/>
          <w:szCs w:val="24"/>
        </w:rPr>
        <w:t xml:space="preserve">All samples contained oligochaetes and polychaetes,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585E888C"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139"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commentRangeStart w:id="140"/>
      <w:ins w:id="141" w:author="Meyer, Michael Frederick" w:date="2021-03-12T14:35:00Z">
        <w:r w:rsidR="00312AA7" w:rsidRPr="00830DBA">
          <w:rPr>
            <w:rFonts w:ascii="Times New Roman" w:eastAsia="Times New Roman" w:hAnsi="Times New Roman" w:cs="Times New Roman"/>
            <w:strike/>
            <w:color w:val="212121"/>
            <w:sz w:val="24"/>
            <w:szCs w:val="24"/>
            <w:highlight w:val="white"/>
            <w:rPrChange w:id="142" w:author="Julie Schram" w:date="2021-05-11T17:12:00Z">
              <w:rPr>
                <w:rFonts w:ascii="Times New Roman" w:eastAsia="Times New Roman" w:hAnsi="Times New Roman" w:cs="Times New Roman"/>
                <w:color w:val="212121"/>
                <w:sz w:val="24"/>
                <w:szCs w:val="24"/>
                <w:highlight w:val="white"/>
              </w:rPr>
            </w:rPrChange>
          </w:rPr>
          <w:t>Stable isotope</w:t>
        </w:r>
      </w:ins>
      <w:ins w:id="143" w:author="Meyer, Michael Frederick" w:date="2021-03-12T14:43:00Z">
        <w:r w:rsidR="00E56EB2" w:rsidRPr="00830DBA">
          <w:rPr>
            <w:rFonts w:ascii="Times New Roman" w:eastAsia="Times New Roman" w:hAnsi="Times New Roman" w:cs="Times New Roman"/>
            <w:strike/>
            <w:color w:val="212121"/>
            <w:sz w:val="24"/>
            <w:szCs w:val="24"/>
            <w:highlight w:val="white"/>
            <w:rPrChange w:id="144" w:author="Julie Schram" w:date="2021-05-11T17:12:00Z">
              <w:rPr>
                <w:rFonts w:ascii="Times New Roman" w:eastAsia="Times New Roman" w:hAnsi="Times New Roman" w:cs="Times New Roman"/>
                <w:color w:val="212121"/>
                <w:sz w:val="24"/>
                <w:szCs w:val="24"/>
                <w:highlight w:val="white"/>
              </w:rPr>
            </w:rPrChange>
          </w:rPr>
          <w:t xml:space="preserve"> and fatty acid analyses focused primarily on amphipods, the most abundant macroinvertebrate taxon </w:t>
        </w:r>
      </w:ins>
      <w:ins w:id="145" w:author="Meyer, Michael Frederick" w:date="2021-03-12T14:44:00Z">
        <w:r w:rsidR="00E56EB2" w:rsidRPr="00830DBA">
          <w:rPr>
            <w:rFonts w:ascii="Times New Roman" w:eastAsia="Times New Roman" w:hAnsi="Times New Roman" w:cs="Times New Roman"/>
            <w:strike/>
            <w:color w:val="212121"/>
            <w:sz w:val="24"/>
            <w:szCs w:val="24"/>
            <w:highlight w:val="white"/>
            <w:rPrChange w:id="146" w:author="Julie Schram" w:date="2021-05-11T17:12:00Z">
              <w:rPr>
                <w:rFonts w:ascii="Times New Roman" w:eastAsia="Times New Roman" w:hAnsi="Times New Roman" w:cs="Times New Roman"/>
                <w:color w:val="212121"/>
                <w:sz w:val="24"/>
                <w:szCs w:val="24"/>
                <w:highlight w:val="white"/>
              </w:rPr>
            </w:rPrChange>
          </w:rPr>
          <w:t>in Lake Baikal</w:t>
        </w:r>
      </w:ins>
      <w:ins w:id="147" w:author="Meyer, Michael Frederick" w:date="2021-03-12T14:55:00Z">
        <w:r w:rsidR="00E56EB2">
          <w:rPr>
            <w:rFonts w:ascii="Times New Roman" w:eastAsia="Times New Roman" w:hAnsi="Times New Roman" w:cs="Times New Roman"/>
            <w:color w:val="212121"/>
            <w:sz w:val="24"/>
            <w:szCs w:val="24"/>
            <w:highlight w:val="white"/>
          </w:rPr>
          <w:t xml:space="preserve"> </w:t>
        </w:r>
      </w:ins>
      <w:commentRangeEnd w:id="140"/>
      <w:r w:rsidR="00FE39FB">
        <w:rPr>
          <w:rStyle w:val="CommentReference"/>
        </w:rPr>
        <w:commentReference w:id="140"/>
      </w:r>
      <w:ins w:id="148" w:author="Meyer, Michael Frederick" w:date="2021-03-12T14:55:00Z">
        <w:del w:id="149" w:author="Julie Schram" w:date="2021-05-11T17:12:00Z">
          <w:r w:rsidR="00E56EB2" w:rsidDel="00830DBA">
            <w:rPr>
              <w:rFonts w:ascii="Times New Roman" w:eastAsia="Times New Roman" w:hAnsi="Times New Roman" w:cs="Times New Roman"/>
              <w:color w:val="212121"/>
              <w:sz w:val="24"/>
              <w:szCs w:val="24"/>
              <w:highlight w:val="white"/>
            </w:rPr>
            <w:fldChar w:fldCharType="begin"/>
          </w:r>
          <w:r w:rsidR="00E56EB2" w:rsidDel="00830DBA">
            <w:rPr>
              <w:rFonts w:ascii="Times New Roman" w:eastAsia="Times New Roman" w:hAnsi="Times New Roman" w:cs="Times New Roman"/>
              <w:color w:val="212121"/>
              <w:sz w:val="24"/>
              <w:szCs w:val="24"/>
              <w:highlight w:val="white"/>
            </w:rPr>
            <w:del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delInstrText>
          </w:r>
        </w:del>
      </w:ins>
      <w:del w:id="150" w:author="Julie Schram" w:date="2021-05-11T17:12:00Z">
        <w:r w:rsidR="00E56EB2" w:rsidDel="00830DBA">
          <w:rPr>
            <w:rFonts w:ascii="Times New Roman" w:eastAsia="Times New Roman" w:hAnsi="Times New Roman" w:cs="Times New Roman"/>
            <w:color w:val="212121"/>
            <w:sz w:val="24"/>
            <w:szCs w:val="24"/>
            <w:highlight w:val="white"/>
          </w:rPr>
          <w:fldChar w:fldCharType="separate"/>
        </w:r>
      </w:del>
      <w:ins w:id="151" w:author="Meyer, Michael Frederick" w:date="2021-03-12T14:55:00Z">
        <w:del w:id="152" w:author="Julie Schram" w:date="2021-05-11T17:12:00Z">
          <w:r w:rsidR="00E56EB2" w:rsidRPr="00E56EB2" w:rsidDel="00830DBA">
            <w:rPr>
              <w:rFonts w:ascii="Times New Roman" w:hAnsi="Times New Roman" w:cs="Times New Roman"/>
              <w:sz w:val="24"/>
              <w:szCs w:val="24"/>
            </w:rPr>
            <w:delText>(Kozhov 1963; Kozhova and Izmest’eva 1998)</w:delText>
          </w:r>
          <w:r w:rsidR="00E56EB2" w:rsidDel="00830DBA">
            <w:rPr>
              <w:rFonts w:ascii="Times New Roman" w:eastAsia="Times New Roman" w:hAnsi="Times New Roman" w:cs="Times New Roman"/>
              <w:color w:val="212121"/>
              <w:sz w:val="24"/>
              <w:szCs w:val="24"/>
              <w:highlight w:val="white"/>
            </w:rPr>
            <w:fldChar w:fldCharType="end"/>
          </w:r>
        </w:del>
      </w:ins>
      <w:ins w:id="153" w:author="Meyer, Michael Frederick" w:date="2021-03-12T14:44:00Z">
        <w:r w:rsidR="00E56EB2">
          <w:rPr>
            <w:rFonts w:ascii="Times New Roman" w:eastAsia="Times New Roman" w:hAnsi="Times New Roman" w:cs="Times New Roman"/>
            <w:color w:val="212121"/>
            <w:sz w:val="24"/>
            <w:szCs w:val="24"/>
            <w:highlight w:val="white"/>
          </w:rPr>
          <w:t xml:space="preserve">. Due to some samples warming in </w:t>
        </w:r>
      </w:ins>
      <w:ins w:id="154" w:author="Aaron Galloway" w:date="2021-05-11T12:08:00Z">
        <w:r w:rsidR="00FE39FB">
          <w:rPr>
            <w:rFonts w:ascii="Times New Roman" w:eastAsia="Times New Roman" w:hAnsi="Times New Roman" w:cs="Times New Roman"/>
            <w:color w:val="212121"/>
            <w:sz w:val="24"/>
            <w:szCs w:val="24"/>
            <w:highlight w:val="white"/>
          </w:rPr>
          <w:t xml:space="preserve">an unexpectedly prolonged </w:t>
        </w:r>
      </w:ins>
      <w:ins w:id="155" w:author="Meyer, Michael Frederick" w:date="2021-03-12T14:44:00Z">
        <w:r w:rsidR="00E56EB2">
          <w:rPr>
            <w:rFonts w:ascii="Times New Roman" w:eastAsia="Times New Roman" w:hAnsi="Times New Roman" w:cs="Times New Roman"/>
            <w:color w:val="212121"/>
            <w:sz w:val="24"/>
            <w:szCs w:val="24"/>
            <w:highlight w:val="white"/>
          </w:rPr>
          <w:t xml:space="preserve">transit, we only processed samples that were completely </w:t>
        </w:r>
      </w:ins>
      <w:ins w:id="156"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157"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158" w:author="Meyer, Michael Frederick" w:date="2021-03-12T15:04:00Z">
        <w:r w:rsidR="00EB3DC9">
          <w:rPr>
            <w:rFonts w:ascii="Times New Roman" w:eastAsia="Times New Roman" w:hAnsi="Times New Roman" w:cs="Times New Roman"/>
            <w:color w:val="212121"/>
            <w:sz w:val="24"/>
            <w:szCs w:val="24"/>
            <w:highlight w:val="white"/>
          </w:rPr>
          <w:t>, multivariate</w:t>
        </w:r>
      </w:ins>
      <w:ins w:id="159"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w:t>
        </w:r>
      </w:ins>
      <w:ins w:id="160" w:author="Meyer, Michael Frederick" w:date="2021-04-08T17:56:00Z">
        <w:r w:rsidR="00EB5642">
          <w:rPr>
            <w:rFonts w:ascii="Times New Roman" w:eastAsia="Times New Roman" w:hAnsi="Times New Roman" w:cs="Times New Roman"/>
            <w:color w:val="212121"/>
            <w:sz w:val="24"/>
            <w:szCs w:val="24"/>
            <w:highlight w:val="white"/>
          </w:rPr>
          <w:t>along our transect</w:t>
        </w:r>
      </w:ins>
      <w:ins w:id="161" w:author="Meyer, Michael Frederick" w:date="2021-03-12T14:46:00Z">
        <w:r w:rsidR="00E56EB2">
          <w:rPr>
            <w:rFonts w:ascii="Times New Roman" w:eastAsia="Times New Roman" w:hAnsi="Times New Roman" w:cs="Times New Roman"/>
            <w:color w:val="212121"/>
            <w:sz w:val="24"/>
            <w:szCs w:val="24"/>
            <w:highlight w:val="white"/>
          </w:rPr>
          <w:t>, we prioritized both periphyton and macroinvertebrate fatty acid</w:t>
        </w:r>
      </w:ins>
      <w:ins w:id="162"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63"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164"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65" w:author="Meyer, Michael Frederick" w:date="2021-03-12T14:46:00Z">
        <w:r w:rsidR="00E56EB2">
          <w:rPr>
            <w:rFonts w:ascii="Times New Roman" w:eastAsia="Times New Roman" w:hAnsi="Times New Roman" w:cs="Times New Roman"/>
            <w:color w:val="212121"/>
            <w:sz w:val="24"/>
            <w:szCs w:val="24"/>
            <w:highlight w:val="white"/>
          </w:rPr>
          <w:t xml:space="preserve">. </w:t>
        </w:r>
      </w:ins>
      <w:commentRangeStart w:id="166"/>
      <w:commentRangeStart w:id="167"/>
      <w:ins w:id="168" w:author="Meyer, Michael Frederick" w:date="2021-03-12T14:56:00Z">
        <w:r w:rsidR="00E56EB2">
          <w:rPr>
            <w:rFonts w:ascii="Times New Roman" w:eastAsia="Times New Roman" w:hAnsi="Times New Roman" w:cs="Times New Roman"/>
            <w:color w:val="212121"/>
            <w:sz w:val="24"/>
            <w:szCs w:val="24"/>
            <w:highlight w:val="white"/>
          </w:rPr>
          <w:t>Th</w:t>
        </w:r>
      </w:ins>
      <w:ins w:id="169" w:author="Meyer, Michael Frederick" w:date="2021-03-12T15:04:00Z">
        <w:r w:rsidR="00EB3DC9">
          <w:rPr>
            <w:rFonts w:ascii="Times New Roman" w:eastAsia="Times New Roman" w:hAnsi="Times New Roman" w:cs="Times New Roman"/>
            <w:color w:val="212121"/>
            <w:sz w:val="24"/>
            <w:szCs w:val="24"/>
            <w:highlight w:val="white"/>
          </w:rPr>
          <w:t>e</w:t>
        </w:r>
      </w:ins>
      <w:ins w:id="170"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171" w:author="Meyer, Michael Frederick" w:date="2021-03-12T15:05:00Z">
        <w:r w:rsidR="00EB3DC9">
          <w:rPr>
            <w:rFonts w:ascii="Times New Roman" w:eastAsia="Times New Roman" w:hAnsi="Times New Roman" w:cs="Times New Roman"/>
            <w:color w:val="212121"/>
            <w:sz w:val="24"/>
            <w:szCs w:val="24"/>
            <w:highlight w:val="white"/>
          </w:rPr>
          <w:t>isotope</w:t>
        </w:r>
      </w:ins>
      <w:ins w:id="172"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173" w:author="Meyer, Michael Frederick" w:date="2021-03-12T14:57:00Z">
        <w:r w:rsidR="00EB3DC9">
          <w:rPr>
            <w:rFonts w:ascii="Times New Roman" w:eastAsia="Times New Roman" w:hAnsi="Times New Roman" w:cs="Times New Roman"/>
            <w:color w:val="212121"/>
            <w:sz w:val="24"/>
            <w:szCs w:val="24"/>
            <w:highlight w:val="white"/>
          </w:rPr>
          <w:t>focusi</w:t>
        </w:r>
      </w:ins>
      <w:ins w:id="174" w:author="Meyer, Michael Frederick" w:date="2021-04-27T15:17:00Z">
        <w:r w:rsidR="00341CDF">
          <w:rPr>
            <w:rFonts w:ascii="Times New Roman" w:eastAsia="Times New Roman" w:hAnsi="Times New Roman" w:cs="Times New Roman"/>
            <w:color w:val="212121"/>
            <w:sz w:val="24"/>
            <w:szCs w:val="24"/>
            <w:highlight w:val="white"/>
          </w:rPr>
          <w:t>ng</w:t>
        </w:r>
      </w:ins>
      <w:ins w:id="175" w:author="Meyer, Michael Frederick" w:date="2021-03-12T14:57:00Z">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ins>
      <w:ins w:id="176" w:author="Julie Schram" w:date="2021-05-11T17:11:00Z">
        <w:r w:rsidR="00830DBA">
          <w:rPr>
            <w:rFonts w:ascii="Times New Roman" w:eastAsia="Times New Roman" w:hAnsi="Times New Roman" w:cs="Times New Roman"/>
            <w:color w:val="212121"/>
            <w:sz w:val="24"/>
            <w:szCs w:val="24"/>
            <w:highlight w:val="white"/>
          </w:rPr>
          <w:t xml:space="preserve">, the most </w:t>
        </w:r>
      </w:ins>
      <w:ins w:id="177" w:author="Julie Schram" w:date="2021-05-11T17:12:00Z">
        <w:r w:rsidR="00830DBA">
          <w:rPr>
            <w:rFonts w:ascii="Times New Roman" w:eastAsia="Times New Roman" w:hAnsi="Times New Roman" w:cs="Times New Roman"/>
            <w:color w:val="212121"/>
            <w:sz w:val="24"/>
            <w:szCs w:val="24"/>
            <w:highlight w:val="white"/>
          </w:rPr>
          <w:t xml:space="preserve">abundant macroinvertebrate taxon in Lake Baikal </w:t>
        </w:r>
        <w:r w:rsidR="00830DBA">
          <w:rPr>
            <w:rFonts w:ascii="Times New Roman" w:eastAsia="Times New Roman" w:hAnsi="Times New Roman" w:cs="Times New Roman"/>
            <w:color w:val="212121"/>
            <w:sz w:val="24"/>
            <w:szCs w:val="24"/>
            <w:highlight w:val="white"/>
          </w:rPr>
          <w:fldChar w:fldCharType="begin"/>
        </w:r>
        <w:r w:rsidR="00830DBA">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30DBA">
          <w:rPr>
            <w:rFonts w:ascii="Times New Roman" w:eastAsia="Times New Roman" w:hAnsi="Times New Roman" w:cs="Times New Roman"/>
            <w:color w:val="212121"/>
            <w:sz w:val="24"/>
            <w:szCs w:val="24"/>
            <w:highlight w:val="white"/>
          </w:rPr>
          <w:fldChar w:fldCharType="separate"/>
        </w:r>
        <w:r w:rsidR="00830DBA" w:rsidRPr="00E56EB2">
          <w:rPr>
            <w:rFonts w:ascii="Times New Roman" w:hAnsi="Times New Roman" w:cs="Times New Roman"/>
            <w:sz w:val="24"/>
            <w:szCs w:val="24"/>
          </w:rPr>
          <w:t>(</w:t>
        </w:r>
        <w:proofErr w:type="spellStart"/>
        <w:r w:rsidR="00830DBA" w:rsidRPr="00E56EB2">
          <w:rPr>
            <w:rFonts w:ascii="Times New Roman" w:hAnsi="Times New Roman" w:cs="Times New Roman"/>
            <w:sz w:val="24"/>
            <w:szCs w:val="24"/>
          </w:rPr>
          <w:t>Kozhov</w:t>
        </w:r>
        <w:proofErr w:type="spellEnd"/>
        <w:r w:rsidR="00830DBA" w:rsidRPr="00E56EB2">
          <w:rPr>
            <w:rFonts w:ascii="Times New Roman" w:hAnsi="Times New Roman" w:cs="Times New Roman"/>
            <w:sz w:val="24"/>
            <w:szCs w:val="24"/>
          </w:rPr>
          <w:t xml:space="preserve"> 1963; </w:t>
        </w:r>
        <w:proofErr w:type="spellStart"/>
        <w:r w:rsidR="00830DBA" w:rsidRPr="00E56EB2">
          <w:rPr>
            <w:rFonts w:ascii="Times New Roman" w:hAnsi="Times New Roman" w:cs="Times New Roman"/>
            <w:sz w:val="24"/>
            <w:szCs w:val="24"/>
          </w:rPr>
          <w:t>Kozhova</w:t>
        </w:r>
        <w:proofErr w:type="spellEnd"/>
        <w:r w:rsidR="00830DBA" w:rsidRPr="00E56EB2">
          <w:rPr>
            <w:rFonts w:ascii="Times New Roman" w:hAnsi="Times New Roman" w:cs="Times New Roman"/>
            <w:sz w:val="24"/>
            <w:szCs w:val="24"/>
          </w:rPr>
          <w:t xml:space="preserve"> and </w:t>
        </w:r>
        <w:proofErr w:type="spellStart"/>
        <w:r w:rsidR="00830DBA" w:rsidRPr="00E56EB2">
          <w:rPr>
            <w:rFonts w:ascii="Times New Roman" w:hAnsi="Times New Roman" w:cs="Times New Roman"/>
            <w:sz w:val="24"/>
            <w:szCs w:val="24"/>
          </w:rPr>
          <w:t>Izmest’eva</w:t>
        </w:r>
        <w:proofErr w:type="spellEnd"/>
        <w:r w:rsidR="00830DBA" w:rsidRPr="00E56EB2">
          <w:rPr>
            <w:rFonts w:ascii="Times New Roman" w:hAnsi="Times New Roman" w:cs="Times New Roman"/>
            <w:sz w:val="24"/>
            <w:szCs w:val="24"/>
          </w:rPr>
          <w:t xml:space="preserve"> 1998)</w:t>
        </w:r>
        <w:r w:rsidR="00830DBA">
          <w:rPr>
            <w:rFonts w:ascii="Times New Roman" w:eastAsia="Times New Roman" w:hAnsi="Times New Roman" w:cs="Times New Roman"/>
            <w:color w:val="212121"/>
            <w:sz w:val="24"/>
            <w:szCs w:val="24"/>
            <w:highlight w:val="white"/>
          </w:rPr>
          <w:fldChar w:fldCharType="end"/>
        </w:r>
      </w:ins>
      <w:ins w:id="178" w:author="Meyer, Michael Frederick" w:date="2021-03-12T14:57:00Z">
        <w:r w:rsidR="00EB3DC9">
          <w:rPr>
            <w:rFonts w:ascii="Times New Roman" w:eastAsia="Times New Roman" w:hAnsi="Times New Roman" w:cs="Times New Roman"/>
            <w:color w:val="212121"/>
            <w:sz w:val="24"/>
            <w:szCs w:val="24"/>
            <w:highlight w:val="white"/>
          </w:rPr>
          <w:t xml:space="preserve">. </w:t>
        </w:r>
      </w:ins>
      <w:commentRangeEnd w:id="166"/>
      <w:r w:rsidR="00FE39FB">
        <w:rPr>
          <w:rStyle w:val="CommentReference"/>
        </w:rPr>
        <w:commentReference w:id="166"/>
      </w:r>
      <w:commentRangeEnd w:id="167"/>
      <w:r w:rsidR="00830DBA">
        <w:rPr>
          <w:rStyle w:val="CommentReference"/>
        </w:rPr>
        <w:commentReference w:id="167"/>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 xml:space="preserve">sis, </w:t>
      </w:r>
      <w:r w:rsidR="00446481" w:rsidRPr="007418CF">
        <w:rPr>
          <w:rFonts w:ascii="Times New Roman" w:eastAsia="Times New Roman" w:hAnsi="Times New Roman" w:cs="Times New Roman"/>
          <w:color w:val="212121"/>
          <w:sz w:val="24"/>
          <w:szCs w:val="24"/>
        </w:rPr>
        <w:lastRenderedPageBreak/>
        <w:t>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w:t>
      </w:r>
      <w:r w:rsidR="00D8535D" w:rsidRPr="007418CF">
        <w:rPr>
          <w:rFonts w:ascii="Times New Roman" w:eastAsia="Times New Roman" w:hAnsi="Times New Roman" w:cs="Times New Roman"/>
          <w:sz w:val="24"/>
          <w:szCs w:val="24"/>
        </w:rPr>
        <w:lastRenderedPageBreak/>
        <w:t>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2C1302D3" w:rsidR="00715D55" w:rsidRDefault="00D8535D" w:rsidP="00F31B90">
      <w:pPr>
        <w:spacing w:line="480" w:lineRule="auto"/>
        <w:rPr>
          <w:ins w:id="179"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w:t>
      </w:r>
      <w:commentRangeStart w:id="180"/>
      <w:r w:rsidRPr="007418CF">
        <w:rPr>
          <w:rFonts w:ascii="Times New Roman" w:eastAsia="Times New Roman" w:hAnsi="Times New Roman" w:cs="Times New Roman"/>
          <w:sz w:val="24"/>
          <w:szCs w:val="24"/>
        </w:rPr>
        <w:t xml:space="preserve">extraction </w:t>
      </w:r>
      <w:commentRangeEnd w:id="180"/>
      <w:r w:rsidR="00C00A42">
        <w:rPr>
          <w:rStyle w:val="CommentReference"/>
        </w:rPr>
        <w:commentReference w:id="180"/>
      </w:r>
      <w:r w:rsidRPr="007418CF">
        <w:rPr>
          <w:rFonts w:ascii="Times New Roman" w:eastAsia="Times New Roman" w:hAnsi="Times New Roman" w:cs="Times New Roman"/>
          <w:sz w:val="24"/>
          <w:szCs w:val="24"/>
        </w:rPr>
        <w: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181" w:author="Meyer, Michael Frederick" w:date="2021-04-05T15:28:00Z"/>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ins w:id="182" w:author="Meyer, Michael Frederick" w:date="2021-04-05T14:49:00Z"/>
          <w:rFonts w:ascii="Times New Roman" w:eastAsia="Times New Roman" w:hAnsi="Times New Roman" w:cs="Times New Roman"/>
          <w:i/>
          <w:sz w:val="24"/>
          <w:szCs w:val="24"/>
        </w:rPr>
      </w:pPr>
      <w:commentRangeStart w:id="183"/>
      <w:ins w:id="184" w:author="Meyer, Michael Frederick" w:date="2021-04-05T15:28:00Z">
        <w:r>
          <w:rPr>
            <w:rFonts w:ascii="Times New Roman" w:eastAsia="Times New Roman" w:hAnsi="Times New Roman" w:cs="Times New Roman"/>
            <w:i/>
            <w:sz w:val="24"/>
            <w:szCs w:val="24"/>
          </w:rPr>
          <w:t>Inferring food web structure</w:t>
        </w:r>
      </w:ins>
    </w:p>
    <w:p w14:paraId="08ACD4BA" w14:textId="7D91F385" w:rsidR="00D1507C" w:rsidDel="000F6F93" w:rsidRDefault="005B464E" w:rsidP="00A246FB">
      <w:pPr>
        <w:pStyle w:val="ListParagraph"/>
        <w:numPr>
          <w:ilvl w:val="0"/>
          <w:numId w:val="5"/>
        </w:numPr>
        <w:spacing w:line="480" w:lineRule="auto"/>
        <w:rPr>
          <w:del w:id="185" w:author="Meyer, Michael Frederick" w:date="2021-04-05T15:25:00Z"/>
          <w:rFonts w:ascii="Times New Roman" w:eastAsia="Times New Roman" w:hAnsi="Times New Roman" w:cs="Times New Roman"/>
          <w:sz w:val="24"/>
          <w:szCs w:val="24"/>
        </w:rPr>
      </w:pPr>
      <w:ins w:id="186" w:author="Meyer, Michael Frederick" w:date="2021-04-05T14:50:00Z">
        <w:r>
          <w:rPr>
            <w:rFonts w:ascii="Times New Roman" w:eastAsia="Times New Roman" w:hAnsi="Times New Roman" w:cs="Times New Roman"/>
            <w:sz w:val="24"/>
            <w:szCs w:val="24"/>
          </w:rPr>
          <w:t xml:space="preserve">In order to assess food web structure, we </w:t>
        </w:r>
      </w:ins>
      <w:ins w:id="187" w:author="Meyer, Michael Frederick" w:date="2021-04-05T14:51:00Z">
        <w:r>
          <w:rPr>
            <w:rFonts w:ascii="Times New Roman" w:eastAsia="Times New Roman" w:hAnsi="Times New Roman" w:cs="Times New Roman"/>
            <w:sz w:val="24"/>
            <w:szCs w:val="24"/>
          </w:rPr>
          <w:t>compared</w:t>
        </w:r>
      </w:ins>
      <w:ins w:id="188" w:author="Meyer, Michael Frederick" w:date="2021-04-05T14:50:00Z">
        <w:r>
          <w:rPr>
            <w:rFonts w:ascii="Times New Roman" w:eastAsia="Times New Roman" w:hAnsi="Times New Roman" w:cs="Times New Roman"/>
            <w:sz w:val="24"/>
            <w:szCs w:val="24"/>
          </w:rPr>
          <w:t xml:space="preserve"> </w:t>
        </w:r>
      </w:ins>
      <w:ins w:id="189" w:author="Meyer, Michael Frederick" w:date="2021-04-05T14:51:00Z">
        <w:r>
          <w:rPr>
            <w:rFonts w:ascii="Times New Roman" w:eastAsia="Times New Roman" w:hAnsi="Times New Roman" w:cs="Times New Roman"/>
            <w:sz w:val="24"/>
            <w:szCs w:val="24"/>
          </w:rPr>
          <w:t xml:space="preserve">stable isotopes and fatty acids in periphyton resources </w:t>
        </w:r>
      </w:ins>
      <w:ins w:id="190" w:author="Meyer, Michael Frederick" w:date="2021-04-08T18:03:00Z">
        <w:r w:rsidR="00EB5642">
          <w:rPr>
            <w:rFonts w:ascii="Times New Roman" w:eastAsia="Times New Roman" w:hAnsi="Times New Roman" w:cs="Times New Roman"/>
            <w:sz w:val="24"/>
            <w:szCs w:val="24"/>
          </w:rPr>
          <w:t>with those in</w:t>
        </w:r>
      </w:ins>
      <w:ins w:id="191" w:author="Meyer, Michael Frederick" w:date="2021-04-05T14:51:00Z">
        <w:r>
          <w:rPr>
            <w:rFonts w:ascii="Times New Roman" w:eastAsia="Times New Roman" w:hAnsi="Times New Roman" w:cs="Times New Roman"/>
            <w:sz w:val="24"/>
            <w:szCs w:val="24"/>
          </w:rPr>
          <w:t xml:space="preserve"> amphipod</w:t>
        </w:r>
      </w:ins>
      <w:ins w:id="192" w:author="Meyer, Michael Frederick" w:date="2021-04-08T18:03:00Z">
        <w:r w:rsidR="00EB5642">
          <w:rPr>
            <w:rFonts w:ascii="Times New Roman" w:eastAsia="Times New Roman" w:hAnsi="Times New Roman" w:cs="Times New Roman"/>
            <w:sz w:val="24"/>
            <w:szCs w:val="24"/>
          </w:rPr>
          <w:t>s</w:t>
        </w:r>
      </w:ins>
      <w:ins w:id="193" w:author="Meyer, Michael Frederick" w:date="2021-04-05T14:51:00Z">
        <w:r>
          <w:rPr>
            <w:rFonts w:ascii="Times New Roman" w:eastAsia="Times New Roman" w:hAnsi="Times New Roman" w:cs="Times New Roman"/>
            <w:sz w:val="24"/>
            <w:szCs w:val="24"/>
          </w:rPr>
          <w:t xml:space="preserve">. </w:t>
        </w:r>
      </w:ins>
      <w:ins w:id="194" w:author="Meyer, Michael Frederick" w:date="2021-04-08T18:04:00Z">
        <w:r w:rsidR="00EB5642">
          <w:rPr>
            <w:rFonts w:ascii="Times New Roman" w:eastAsia="Times New Roman" w:hAnsi="Times New Roman" w:cs="Times New Roman"/>
            <w:sz w:val="24"/>
            <w:szCs w:val="24"/>
          </w:rPr>
          <w:t>P</w:t>
        </w:r>
      </w:ins>
      <w:ins w:id="195" w:author="Meyer, Michael Frederick" w:date="2021-04-05T14:57:00Z">
        <w:r w:rsidR="00D7090E">
          <w:rPr>
            <w:rFonts w:ascii="Times New Roman" w:eastAsia="Times New Roman" w:hAnsi="Times New Roman" w:cs="Times New Roman"/>
            <w:sz w:val="24"/>
            <w:szCs w:val="24"/>
          </w:rPr>
          <w:t xml:space="preserve">eriphyton </w:t>
        </w:r>
      </w:ins>
      <w:ins w:id="196" w:author="Meyer, Michael Frederick" w:date="2021-04-08T18:04:00Z">
        <w:r w:rsidR="00EB5642">
          <w:rPr>
            <w:rFonts w:ascii="Times New Roman" w:eastAsia="Times New Roman" w:hAnsi="Times New Roman" w:cs="Times New Roman"/>
            <w:sz w:val="24"/>
            <w:szCs w:val="24"/>
          </w:rPr>
          <w:t>and each amphipod species’ stable isotope</w:t>
        </w:r>
      </w:ins>
      <w:ins w:id="197" w:author="Meyer, Michael Frederick" w:date="2021-04-26T16:05:00Z">
        <w:r w:rsidR="00CC3BA5">
          <w:rPr>
            <w:rFonts w:ascii="Times New Roman" w:eastAsia="Times New Roman" w:hAnsi="Times New Roman" w:cs="Times New Roman"/>
            <w:sz w:val="24"/>
            <w:szCs w:val="24"/>
          </w:rPr>
          <w:t xml:space="preserve"> signatures</w:t>
        </w:r>
      </w:ins>
      <w:ins w:id="198" w:author="Meyer, Michael Frederick" w:date="2021-04-08T18:04:00Z">
        <w:r w:rsidR="00EB5642">
          <w:rPr>
            <w:rFonts w:ascii="Times New Roman" w:eastAsia="Times New Roman" w:hAnsi="Times New Roman" w:cs="Times New Roman"/>
            <w:sz w:val="24"/>
            <w:szCs w:val="24"/>
          </w:rPr>
          <w:t xml:space="preserve"> were each measured in composite, meaning that we could</w:t>
        </w:r>
      </w:ins>
      <w:ins w:id="199" w:author="Meyer, Michael Frederick" w:date="2021-04-08T18:05:00Z">
        <w:r w:rsidR="00EB5642">
          <w:rPr>
            <w:rFonts w:ascii="Times New Roman" w:eastAsia="Times New Roman" w:hAnsi="Times New Roman" w:cs="Times New Roman"/>
            <w:sz w:val="24"/>
            <w:szCs w:val="24"/>
          </w:rPr>
          <w:t xml:space="preserve"> only use periphyton as a single potential resource</w:t>
        </w:r>
      </w:ins>
      <w:ins w:id="200" w:author="Meyer, Michael Frederick" w:date="2021-04-05T15:25:00Z">
        <w:r w:rsidR="00E21797">
          <w:rPr>
            <w:rFonts w:ascii="Times New Roman" w:eastAsia="Times New Roman" w:hAnsi="Times New Roman" w:cs="Times New Roman"/>
            <w:sz w:val="24"/>
            <w:szCs w:val="24"/>
          </w:rPr>
          <w:t xml:space="preserve">. </w:t>
        </w:r>
      </w:ins>
      <w:ins w:id="201" w:author="Meyer, Michael Frederick" w:date="2021-04-05T15:26:00Z">
        <w:r w:rsidR="00E21797">
          <w:rPr>
            <w:rFonts w:ascii="Times New Roman" w:eastAsia="Times New Roman" w:hAnsi="Times New Roman" w:cs="Times New Roman"/>
            <w:sz w:val="24"/>
            <w:szCs w:val="24"/>
          </w:rPr>
          <w:t>For fatty acids</w:t>
        </w:r>
      </w:ins>
      <w:ins w:id="202" w:author="Meyer, Michael Frederick" w:date="2021-04-05T15:25:00Z">
        <w:r w:rsidR="00E21797">
          <w:rPr>
            <w:rFonts w:ascii="Times New Roman" w:eastAsia="Times New Roman" w:hAnsi="Times New Roman" w:cs="Times New Roman"/>
            <w:sz w:val="24"/>
            <w:szCs w:val="24"/>
          </w:rPr>
          <w:t xml:space="preserve">, we constructed a Bayesian mixing model </w:t>
        </w:r>
      </w:ins>
      <w:ins w:id="203" w:author="Meyer, Michael Frederick" w:date="2021-04-08T12:00:00Z">
        <w:r w:rsidR="008328C9">
          <w:rPr>
            <w:rFonts w:ascii="Times New Roman" w:eastAsia="Times New Roman" w:hAnsi="Times New Roman" w:cs="Times New Roman"/>
            <w:sz w:val="24"/>
            <w:szCs w:val="24"/>
          </w:rPr>
          <w:t>to</w:t>
        </w:r>
      </w:ins>
      <w:ins w:id="204" w:author="Meyer, Michael Frederick" w:date="2021-04-05T15:25:00Z">
        <w:r w:rsidR="00E21797">
          <w:rPr>
            <w:rFonts w:ascii="Times New Roman" w:eastAsia="Times New Roman" w:hAnsi="Times New Roman" w:cs="Times New Roman"/>
            <w:sz w:val="24"/>
            <w:szCs w:val="24"/>
          </w:rPr>
          <w:t xml:space="preserve"> infer </w:t>
        </w:r>
      </w:ins>
      <w:ins w:id="205" w:author="Meyer, Michael Frederick" w:date="2021-04-08T12:01:00Z">
        <w:r w:rsidR="008328C9">
          <w:rPr>
            <w:rFonts w:ascii="Times New Roman" w:eastAsia="Times New Roman" w:hAnsi="Times New Roman" w:cs="Times New Roman"/>
            <w:sz w:val="24"/>
            <w:szCs w:val="24"/>
          </w:rPr>
          <w:t xml:space="preserve">a </w:t>
        </w:r>
      </w:ins>
      <w:ins w:id="206" w:author="Meyer, Michael Frederick" w:date="2021-04-05T15:25:00Z">
        <w:r w:rsidR="00E21797">
          <w:rPr>
            <w:rFonts w:ascii="Times New Roman" w:eastAsia="Times New Roman" w:hAnsi="Times New Roman" w:cs="Times New Roman"/>
            <w:sz w:val="24"/>
            <w:szCs w:val="24"/>
          </w:rPr>
          <w:t>potential resource</w:t>
        </w:r>
      </w:ins>
      <w:ins w:id="207" w:author="Meyer, Michael Frederick" w:date="2021-04-08T12:01:00Z">
        <w:r w:rsidR="008328C9">
          <w:rPr>
            <w:rFonts w:ascii="Times New Roman" w:eastAsia="Times New Roman" w:hAnsi="Times New Roman" w:cs="Times New Roman"/>
            <w:sz w:val="24"/>
            <w:szCs w:val="24"/>
          </w:rPr>
          <w:t>’s relative abundance</w:t>
        </w:r>
      </w:ins>
      <w:ins w:id="208" w:author="Meyer, Michael Frederick" w:date="2021-04-05T15:25:00Z">
        <w:r w:rsidR="00E21797">
          <w:rPr>
            <w:rFonts w:ascii="Times New Roman" w:eastAsia="Times New Roman" w:hAnsi="Times New Roman" w:cs="Times New Roman"/>
            <w:sz w:val="24"/>
            <w:szCs w:val="24"/>
          </w:rPr>
          <w:t xml:space="preserve"> in amphipods’ diets</w:t>
        </w:r>
      </w:ins>
      <w:ins w:id="209"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210" w:author="Meyer, Michael Frederick" w:date="2021-04-05T15:26:00Z">
        <w:r w:rsidR="00E21797" w:rsidRPr="009A2D94">
          <w:rPr>
            <w:rFonts w:ascii="Times New Roman" w:hAnsi="Times New Roman" w:cs="Times New Roman"/>
            <w:sz w:val="24"/>
          </w:rPr>
          <w:t>(Stock et al. 2018b; a)</w:t>
        </w:r>
        <w:r w:rsidR="00E21797">
          <w:rPr>
            <w:rFonts w:ascii="Times New Roman" w:eastAsia="Times New Roman" w:hAnsi="Times New Roman" w:cs="Times New Roman"/>
            <w:sz w:val="24"/>
            <w:szCs w:val="24"/>
          </w:rPr>
          <w:fldChar w:fldCharType="end"/>
        </w:r>
      </w:ins>
      <w:ins w:id="211" w:author="Meyer, Michael Frederick" w:date="2021-04-05T15:25:00Z">
        <w:r w:rsidR="00E21797">
          <w:rPr>
            <w:rFonts w:ascii="Times New Roman" w:eastAsia="Times New Roman" w:hAnsi="Times New Roman" w:cs="Times New Roman"/>
            <w:sz w:val="24"/>
            <w:szCs w:val="24"/>
          </w:rPr>
          <w:t>. This model</w:t>
        </w:r>
      </w:ins>
      <w:ins w:id="212" w:author="Meyer, Michael Frederick" w:date="2021-04-05T15:26:00Z">
        <w:r w:rsidR="00E21797">
          <w:rPr>
            <w:rFonts w:ascii="Times New Roman" w:eastAsia="Times New Roman" w:hAnsi="Times New Roman" w:cs="Times New Roman"/>
            <w:sz w:val="24"/>
            <w:szCs w:val="24"/>
          </w:rPr>
          <w:t>ling</w:t>
        </w:r>
      </w:ins>
      <w:ins w:id="213" w:author="Meyer, Michael Frederick" w:date="2021-04-05T15:25:00Z">
        <w:r w:rsidR="00E21797">
          <w:rPr>
            <w:rFonts w:ascii="Times New Roman" w:eastAsia="Times New Roman" w:hAnsi="Times New Roman" w:cs="Times New Roman"/>
            <w:sz w:val="24"/>
            <w:szCs w:val="24"/>
          </w:rPr>
          <w:t xml:space="preserve"> procedure involved </w:t>
        </w:r>
      </w:ins>
      <w:ins w:id="214" w:author="Meyer, Michael Frederick" w:date="2021-04-08T12:01:00Z">
        <w:r w:rsidR="008328C9">
          <w:rPr>
            <w:rFonts w:ascii="Times New Roman" w:eastAsia="Times New Roman" w:hAnsi="Times New Roman" w:cs="Times New Roman"/>
            <w:sz w:val="24"/>
            <w:szCs w:val="24"/>
          </w:rPr>
          <w:t xml:space="preserve">three </w:t>
        </w:r>
      </w:ins>
      <w:ins w:id="215" w:author="Meyer, Michael Frederick" w:date="2021-04-05T15:25:00Z">
        <w:r w:rsidR="00E21797">
          <w:rPr>
            <w:rFonts w:ascii="Times New Roman" w:eastAsia="Times New Roman" w:hAnsi="Times New Roman" w:cs="Times New Roman"/>
            <w:sz w:val="24"/>
            <w:szCs w:val="24"/>
          </w:rPr>
          <w:t>data inputs:</w:t>
        </w:r>
      </w:ins>
    </w:p>
    <w:p w14:paraId="14B3B9E8" w14:textId="77777777" w:rsidR="000F6F93" w:rsidRPr="00D1507C" w:rsidRDefault="000F6F93" w:rsidP="00A246FB">
      <w:pPr>
        <w:spacing w:line="480" w:lineRule="auto"/>
        <w:rPr>
          <w:ins w:id="216" w:author="Hampton, Stephanie" w:date="2021-04-23T18:07:00Z"/>
          <w:rFonts w:ascii="Times New Roman" w:eastAsia="Times New Roman" w:hAnsi="Times New Roman" w:cs="Times New Roman"/>
          <w:sz w:val="24"/>
          <w:szCs w:val="24"/>
        </w:rPr>
      </w:pPr>
    </w:p>
    <w:p w14:paraId="7CEEDD59" w14:textId="4946CA88" w:rsidR="00715D55" w:rsidRDefault="0027178F" w:rsidP="00A246FB">
      <w:pPr>
        <w:pStyle w:val="ListParagraph"/>
        <w:numPr>
          <w:ilvl w:val="0"/>
          <w:numId w:val="5"/>
        </w:numPr>
        <w:spacing w:line="480" w:lineRule="auto"/>
        <w:rPr>
          <w:ins w:id="217" w:author="Meyer, Michael Frederick" w:date="2021-04-05T15:24:00Z"/>
          <w:rFonts w:ascii="Times New Roman" w:eastAsia="Times New Roman" w:hAnsi="Times New Roman" w:cs="Times New Roman"/>
          <w:sz w:val="24"/>
          <w:szCs w:val="24"/>
        </w:rPr>
      </w:pPr>
      <w:ins w:id="218" w:author="Meyer, Michael Frederick" w:date="2021-04-05T15:20:00Z">
        <w:r w:rsidRPr="0027178F">
          <w:rPr>
            <w:rFonts w:ascii="Times New Roman" w:eastAsia="Times New Roman" w:hAnsi="Times New Roman" w:cs="Times New Roman"/>
            <w:sz w:val="24"/>
            <w:szCs w:val="24"/>
            <w:u w:val="single"/>
          </w:rPr>
          <w:lastRenderedPageBreak/>
          <w:t>Consumer Fatty Acids</w:t>
        </w:r>
        <w:r>
          <w:rPr>
            <w:rFonts w:ascii="Times New Roman" w:eastAsia="Times New Roman" w:hAnsi="Times New Roman" w:cs="Times New Roman"/>
            <w:sz w:val="24"/>
            <w:szCs w:val="24"/>
          </w:rPr>
          <w:t>: These data were c</w:t>
        </w:r>
      </w:ins>
      <w:ins w:id="219"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ins>
      <w:ins w:id="220" w:author="Meyer, Michael Frederick" w:date="2021-04-05T15:22:00Z">
        <w:r>
          <w:rPr>
            <w:rFonts w:ascii="Times New Roman" w:eastAsia="Times New Roman" w:hAnsi="Times New Roman" w:cs="Times New Roman"/>
            <w:sz w:val="24"/>
            <w:szCs w:val="24"/>
          </w:rPr>
          <w:t xml:space="preserve">were most abundant </w:t>
        </w:r>
      </w:ins>
      <w:ins w:id="221"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ins>
      <w:ins w:id="222" w:author="Meyer, Michael Frederick" w:date="2021-04-08T18:06:00Z">
        <w:r w:rsidR="00375798">
          <w:rPr>
            <w:rFonts w:ascii="Times New Roman" w:eastAsia="Times New Roman" w:hAnsi="Times New Roman" w:cs="Times New Roman"/>
            <w:sz w:val="24"/>
            <w:szCs w:val="24"/>
          </w:rPr>
          <w:t>those</w:t>
        </w:r>
      </w:ins>
      <w:ins w:id="223" w:author="Meyer, Michael Frederick" w:date="2021-04-05T15:24:00Z">
        <w:r w:rsidR="00E21797">
          <w:rPr>
            <w:rFonts w:ascii="Times New Roman" w:eastAsia="Times New Roman" w:hAnsi="Times New Roman" w:cs="Times New Roman"/>
            <w:sz w:val="24"/>
            <w:szCs w:val="24"/>
          </w:rPr>
          <w:t xml:space="preserve"> species’ fatty acid profiles.</w:t>
        </w:r>
      </w:ins>
    </w:p>
    <w:p w14:paraId="0CA9A4C1" w14:textId="5F908F1A" w:rsidR="00E21797" w:rsidRDefault="00E21797" w:rsidP="0027178F">
      <w:pPr>
        <w:pStyle w:val="ListParagraph"/>
        <w:numPr>
          <w:ilvl w:val="0"/>
          <w:numId w:val="5"/>
        </w:numPr>
        <w:spacing w:line="480" w:lineRule="auto"/>
        <w:rPr>
          <w:ins w:id="224" w:author="Meyer, Michael Frederick" w:date="2021-04-05T15:32:00Z"/>
          <w:rFonts w:ascii="Times New Roman" w:eastAsia="Times New Roman" w:hAnsi="Times New Roman" w:cs="Times New Roman"/>
          <w:sz w:val="24"/>
          <w:szCs w:val="24"/>
        </w:rPr>
      </w:pPr>
      <w:ins w:id="225" w:author="Meyer, Michael Frederick" w:date="2021-04-05T15:25:00Z">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w:t>
        </w:r>
      </w:ins>
      <w:ins w:id="226" w:author="Meyer, Michael Frederick" w:date="2021-04-05T15:26:00Z">
        <w:r>
          <w:rPr>
            <w:rFonts w:ascii="Times New Roman" w:eastAsia="Times New Roman" w:hAnsi="Times New Roman" w:cs="Times New Roman"/>
            <w:sz w:val="24"/>
            <w:szCs w:val="24"/>
          </w:rPr>
          <w:t>Be</w:t>
        </w:r>
      </w:ins>
      <w:ins w:id="227" w:author="Meyer, Michael Frederick" w:date="2021-04-05T15:27:00Z">
        <w:r>
          <w:rPr>
            <w:rFonts w:ascii="Times New Roman" w:eastAsia="Times New Roman" w:hAnsi="Times New Roman" w:cs="Times New Roman"/>
            <w:sz w:val="24"/>
            <w:szCs w:val="24"/>
          </w:rPr>
          <w:t xml:space="preserve">cause our </w:t>
        </w:r>
      </w:ins>
      <w:ins w:id="228" w:author="Meyer, Michael Frederick" w:date="2021-04-08T18:06:00Z">
        <w:r w:rsidR="00375798">
          <w:rPr>
            <w:rFonts w:ascii="Times New Roman" w:eastAsia="Times New Roman" w:hAnsi="Times New Roman" w:cs="Times New Roman"/>
            <w:sz w:val="24"/>
            <w:szCs w:val="24"/>
          </w:rPr>
          <w:t xml:space="preserve">collected </w:t>
        </w:r>
      </w:ins>
      <w:ins w:id="229"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ins>
      <w:ins w:id="230" w:author="Meyer, Michael Frederick" w:date="2021-04-05T15:29:00Z">
        <w:r>
          <w:rPr>
            <w:rFonts w:ascii="Times New Roman" w:eastAsia="Times New Roman" w:hAnsi="Times New Roman" w:cs="Times New Roman"/>
            <w:sz w:val="24"/>
            <w:szCs w:val="24"/>
          </w:rPr>
          <w:t xml:space="preserve">taxon-specific </w:t>
        </w:r>
      </w:ins>
      <w:ins w:id="231" w:author="Meyer, Michael Frederick" w:date="2021-04-05T15:28:00Z">
        <w:r>
          <w:rPr>
            <w:rFonts w:ascii="Times New Roman" w:eastAsia="Times New Roman" w:hAnsi="Times New Roman" w:cs="Times New Roman"/>
            <w:sz w:val="24"/>
            <w:szCs w:val="24"/>
          </w:rPr>
          <w:t xml:space="preserve">fatty acid profiles </w:t>
        </w:r>
      </w:ins>
      <w:ins w:id="232"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233" w:author="Meyer, Michael Frederick" w:date="2021-04-05T15:29:00Z">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Ulothrix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234" w:author="Meyer, Michael Frederick" w:date="2021-04-05T15:29:00Z">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ins>
      <w:ins w:id="235" w:author="Meyer, Michael Frederick" w:date="2021-04-05T15:30:00Z">
        <w:r>
          <w:rPr>
            <w:rFonts w:ascii="Times New Roman" w:eastAsia="Times New Roman" w:hAnsi="Times New Roman" w:cs="Times New Roman"/>
            <w:sz w:val="24"/>
            <w:szCs w:val="24"/>
          </w:rPr>
          <w:t xml:space="preserve"> signatures. </w:t>
        </w:r>
      </w:ins>
      <w:ins w:id="236" w:author="Meyer, Michael Frederick" w:date="2021-04-12T13:11:00Z">
        <w:r w:rsidR="00D4741C">
          <w:rPr>
            <w:rFonts w:ascii="Times New Roman" w:eastAsia="Times New Roman" w:hAnsi="Times New Roman" w:cs="Times New Roman"/>
            <w:sz w:val="24"/>
            <w:szCs w:val="24"/>
          </w:rPr>
          <w:t>W</w:t>
        </w:r>
      </w:ins>
      <w:ins w:id="237" w:author="Meyer, Michael Frederick" w:date="2021-04-05T15:31:00Z">
        <w:r>
          <w:rPr>
            <w:rFonts w:ascii="Times New Roman" w:eastAsia="Times New Roman" w:hAnsi="Times New Roman" w:cs="Times New Roman"/>
            <w:sz w:val="24"/>
            <w:szCs w:val="24"/>
          </w:rPr>
          <w:t xml:space="preserve">e </w:t>
        </w:r>
      </w:ins>
      <w:ins w:id="238" w:author="Meyer, Michael Frederick" w:date="2021-04-12T13:12:00Z">
        <w:r w:rsidR="00B767CC">
          <w:rPr>
            <w:rFonts w:ascii="Times New Roman" w:eastAsia="Times New Roman" w:hAnsi="Times New Roman" w:cs="Times New Roman"/>
            <w:sz w:val="24"/>
            <w:szCs w:val="24"/>
          </w:rPr>
          <w:t xml:space="preserve">used </w:t>
        </w:r>
      </w:ins>
      <w:proofErr w:type="spellStart"/>
      <w:ins w:id="239" w:author="Meyer, Michael Frederick" w:date="2021-04-05T15:31:00Z">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ns w:id="240" w:author="Meyer, Michael Frederick" w:date="2021-04-12T13:12:00Z">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ins>
      <w:ins w:id="241" w:author="Meyer, Michael Frederick" w:date="2021-04-05T15:31:00Z">
        <w:r>
          <w:rPr>
            <w:rFonts w:ascii="Times New Roman" w:eastAsia="Times New Roman" w:hAnsi="Times New Roman" w:cs="Times New Roman"/>
            <w:sz w:val="24"/>
            <w:szCs w:val="24"/>
          </w:rPr>
          <w:t xml:space="preserve"> large cell sizes</w:t>
        </w:r>
      </w:ins>
      <w:ins w:id="242" w:author="Meyer, Michael Frederick" w:date="2021-04-12T13:13:00Z">
        <w:r w:rsidR="00B767CC">
          <w:rPr>
            <w:rFonts w:ascii="Times New Roman" w:eastAsia="Times New Roman" w:hAnsi="Times New Roman" w:cs="Times New Roman"/>
            <w:sz w:val="24"/>
            <w:szCs w:val="24"/>
          </w:rPr>
          <w:t xml:space="preserve"> allowed us to isolate cells individually</w:t>
        </w:r>
      </w:ins>
      <w:ins w:id="243" w:author="Meyer, Michael Frederick" w:date="2021-04-05T15:32:00Z">
        <w:r>
          <w:rPr>
            <w:rFonts w:ascii="Times New Roman" w:eastAsia="Times New Roman" w:hAnsi="Times New Roman" w:cs="Times New Roman"/>
            <w:sz w:val="24"/>
            <w:szCs w:val="24"/>
          </w:rPr>
          <w:t>.</w:t>
        </w:r>
      </w:ins>
      <w:ins w:id="244" w:author="Meyer, Michael Frederick" w:date="2021-04-12T13:13:00Z">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w:t>
        </w:r>
      </w:ins>
      <w:ins w:id="245" w:author="Meyer, Michael Frederick" w:date="2021-04-12T13:14:00Z">
        <w:r w:rsidR="00B767CC">
          <w:rPr>
            <w:rFonts w:ascii="Times New Roman" w:eastAsia="Times New Roman" w:hAnsi="Times New Roman" w:cs="Times New Roman"/>
            <w:sz w:val="24"/>
            <w:szCs w:val="24"/>
          </w:rPr>
          <w:t xml:space="preserve">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r w:rsidR="00B767CC">
          <w:rPr>
            <w:rFonts w:ascii="Times New Roman" w:eastAsia="Times New Roman" w:hAnsi="Times New Roman" w:cs="Times New Roman"/>
            <w:i/>
            <w:sz w:val="24"/>
            <w:szCs w:val="24"/>
          </w:rPr>
          <w:t>Ulothrix</w:t>
        </w:r>
        <w:r w:rsidR="00B767CC">
          <w:rPr>
            <w:rFonts w:ascii="Times New Roman" w:eastAsia="Times New Roman" w:hAnsi="Times New Roman" w:cs="Times New Roman"/>
            <w:sz w:val="24"/>
            <w:szCs w:val="24"/>
          </w:rPr>
          <w:t xml:space="preserve"> spp.; </w:t>
        </w:r>
        <w:proofErr w:type="gramStart"/>
        <w:r w:rsidR="00B767CC">
          <w:rPr>
            <w:rFonts w:ascii="Times New Roman" w:eastAsia="Times New Roman" w:hAnsi="Times New Roman" w:cs="Times New Roman"/>
            <w:sz w:val="24"/>
            <w:szCs w:val="24"/>
          </w:rPr>
          <w:t>yet,</w:t>
        </w:r>
        <w:proofErr w:type="gramEnd"/>
        <w:r w:rsidR="00B767CC">
          <w:rPr>
            <w:rFonts w:ascii="Times New Roman" w:eastAsia="Times New Roman" w:hAnsi="Times New Roman" w:cs="Times New Roman"/>
            <w:sz w:val="24"/>
            <w:szCs w:val="24"/>
          </w:rPr>
          <w:t xml:space="preserve"> we </w:t>
        </w:r>
      </w:ins>
      <w:ins w:id="246" w:author="Meyer, Michael Frederick" w:date="2021-04-12T13:15:00Z">
        <w:r w:rsidR="00B767CC">
          <w:rPr>
            <w:rFonts w:ascii="Times New Roman" w:eastAsia="Times New Roman" w:hAnsi="Times New Roman" w:cs="Times New Roman"/>
            <w:sz w:val="24"/>
            <w:szCs w:val="24"/>
          </w:rPr>
          <w:t xml:space="preserve">included filamentous fatty acids into our model as potential resources in the event amphipods </w:t>
        </w:r>
      </w:ins>
      <w:ins w:id="247" w:author="Hampton, Stephanie" w:date="2021-04-23T18:10:00Z">
        <w:r w:rsidR="000F6F93">
          <w:rPr>
            <w:rFonts w:ascii="Times New Roman" w:eastAsia="Times New Roman" w:hAnsi="Times New Roman" w:cs="Times New Roman"/>
            <w:sz w:val="24"/>
            <w:szCs w:val="24"/>
          </w:rPr>
          <w:t>were</w:t>
        </w:r>
      </w:ins>
      <w:ins w:id="248" w:author="Meyer, Michael Frederick" w:date="2021-04-12T13:15:00Z">
        <w:r w:rsidR="00B767CC">
          <w:rPr>
            <w:rFonts w:ascii="Times New Roman" w:eastAsia="Times New Roman" w:hAnsi="Times New Roman" w:cs="Times New Roman"/>
            <w:sz w:val="24"/>
            <w:szCs w:val="24"/>
          </w:rPr>
          <w:t xml:space="preserv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w:t>
        </w:r>
      </w:ins>
      <w:ins w:id="249" w:author="Hampton, Stephanie" w:date="2021-04-23T18:10:00Z">
        <w:r w:rsidR="000F6F93">
          <w:rPr>
            <w:rFonts w:ascii="Times New Roman" w:eastAsia="Times New Roman" w:hAnsi="Times New Roman" w:cs="Times New Roman"/>
            <w:sz w:val="24"/>
            <w:szCs w:val="24"/>
          </w:rPr>
          <w:t>on</w:t>
        </w:r>
      </w:ins>
      <w:ins w:id="250" w:author="Meyer, Michael Frederick" w:date="2021-04-12T13:16:00Z">
        <w:r w:rsidR="00B767CC">
          <w:rPr>
            <w:rFonts w:ascii="Times New Roman" w:eastAsia="Times New Roman" w:hAnsi="Times New Roman" w:cs="Times New Roman"/>
            <w:sz w:val="24"/>
            <w:szCs w:val="24"/>
          </w:rPr>
          <w:t xml:space="preserve">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r w:rsidR="00B767CC">
          <w:rPr>
            <w:rFonts w:ascii="Times New Roman" w:eastAsia="Times New Roman" w:hAnsi="Times New Roman" w:cs="Times New Roman"/>
            <w:i/>
            <w:sz w:val="24"/>
            <w:szCs w:val="24"/>
          </w:rPr>
          <w:t>Ulothrix</w:t>
        </w:r>
        <w:r w:rsidR="00B767CC">
          <w:rPr>
            <w:rFonts w:ascii="Times New Roman" w:eastAsia="Times New Roman" w:hAnsi="Times New Roman" w:cs="Times New Roman"/>
            <w:sz w:val="24"/>
            <w:szCs w:val="24"/>
          </w:rPr>
          <w:t xml:space="preserve"> spp.</w:t>
        </w:r>
      </w:ins>
      <w:ins w:id="251" w:author="Meyer, Michael Frederick" w:date="2021-04-12T13:17:00Z">
        <w:r w:rsidR="00B767CC">
          <w:rPr>
            <w:rFonts w:ascii="Times New Roman" w:eastAsia="Times New Roman" w:hAnsi="Times New Roman" w:cs="Times New Roman"/>
            <w:sz w:val="24"/>
            <w:szCs w:val="24"/>
          </w:rPr>
          <w:t xml:space="preserve"> Therefore, including filamentous taxa as potential resources enabled us to </w:t>
        </w:r>
      </w:ins>
      <w:ins w:id="252" w:author="Meyer, Michael Frederick" w:date="2021-04-12T13:18:00Z">
        <w:r w:rsidR="00B767CC">
          <w:rPr>
            <w:rFonts w:ascii="Times New Roman" w:eastAsia="Times New Roman" w:hAnsi="Times New Roman" w:cs="Times New Roman"/>
            <w:sz w:val="24"/>
            <w:szCs w:val="24"/>
          </w:rPr>
          <w:t xml:space="preserve">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ins>
    </w:p>
    <w:p w14:paraId="720A1E36" w14:textId="46310D4F" w:rsidR="00F66F39" w:rsidRDefault="00E21797" w:rsidP="00F66F39">
      <w:pPr>
        <w:pStyle w:val="ListParagraph"/>
        <w:numPr>
          <w:ilvl w:val="0"/>
          <w:numId w:val="5"/>
        </w:numPr>
        <w:spacing w:line="480" w:lineRule="auto"/>
        <w:rPr>
          <w:ins w:id="253" w:author="Meyer, Michael Frederick" w:date="2021-04-05T15:52:00Z"/>
          <w:rFonts w:ascii="Times New Roman" w:eastAsia="Times New Roman" w:hAnsi="Times New Roman" w:cs="Times New Roman"/>
          <w:sz w:val="24"/>
          <w:szCs w:val="24"/>
        </w:rPr>
      </w:pPr>
      <w:ins w:id="254" w:author="Meyer, Michael Frederick" w:date="2021-04-05T15:32:00Z">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ns w:id="255" w:author="Meyer, Michael Frederick" w:date="2021-04-05T15:36:00Z">
        <w:r w:rsidR="00BD35BE">
          <w:rPr>
            <w:rFonts w:ascii="Times New Roman" w:eastAsia="Times New Roman" w:hAnsi="Times New Roman" w:cs="Times New Roman"/>
            <w:sz w:val="24"/>
            <w:szCs w:val="24"/>
          </w:rPr>
          <w:t>To the best of our knowledge, there are no</w:t>
        </w:r>
      </w:ins>
      <w:ins w:id="256"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257" w:author="Meyer, Michael Frederick" w:date="2021-04-05T15:42:00Z">
        <w:r w:rsidR="00BD35BE">
          <w:rPr>
            <w:rFonts w:ascii="Times New Roman" w:eastAsia="Times New Roman" w:hAnsi="Times New Roman" w:cs="Times New Roman"/>
            <w:sz w:val="24"/>
            <w:szCs w:val="24"/>
          </w:rPr>
          <w:t xml:space="preserve"> </w:t>
        </w:r>
      </w:ins>
      <w:ins w:id="258" w:author="Meyer, Michael Frederick" w:date="2021-04-08T18:07:00Z">
        <w:r w:rsidR="00375798">
          <w:rPr>
            <w:rFonts w:ascii="Times New Roman" w:eastAsia="Times New Roman" w:hAnsi="Times New Roman" w:cs="Times New Roman"/>
            <w:sz w:val="24"/>
            <w:szCs w:val="24"/>
          </w:rPr>
          <w:t>Therefore, w</w:t>
        </w:r>
      </w:ins>
      <w:ins w:id="259" w:author="Meyer, Michael Frederick" w:date="2021-04-05T15:41:00Z">
        <w:r w:rsidR="00BD35BE">
          <w:rPr>
            <w:rFonts w:ascii="Times New Roman" w:eastAsia="Times New Roman" w:hAnsi="Times New Roman" w:cs="Times New Roman"/>
            <w:sz w:val="24"/>
            <w:szCs w:val="24"/>
          </w:rPr>
          <w:t xml:space="preserve">e used TDFs estimated for </w:t>
        </w:r>
      </w:ins>
      <w:ins w:id="260" w:author="Meyer, Michael Frederick" w:date="2021-04-08T18:07:00Z">
        <w:r w:rsidR="00375798">
          <w:rPr>
            <w:rFonts w:ascii="Times New Roman" w:eastAsia="Times New Roman" w:hAnsi="Times New Roman" w:cs="Times New Roman"/>
            <w:sz w:val="24"/>
            <w:szCs w:val="24"/>
          </w:rPr>
          <w:t>Antarctic</w:t>
        </w:r>
      </w:ins>
      <w:ins w:id="261" w:author="Meyer, Michael Frederick" w:date="2021-04-05T15:41:00Z">
        <w:r w:rsidR="00BD35BE">
          <w:rPr>
            <w:rFonts w:ascii="Times New Roman" w:eastAsia="Times New Roman" w:hAnsi="Times New Roman" w:cs="Times New Roman"/>
            <w:sz w:val="24"/>
            <w:szCs w:val="24"/>
          </w:rPr>
          <w:t xml:space="preserve"> marine amphi</w:t>
        </w:r>
      </w:ins>
      <w:ins w:id="262" w:author="Meyer, Michael Frederick" w:date="2021-04-05T15:42:00Z">
        <w:r w:rsidR="00BD35BE">
          <w:rPr>
            <w:rFonts w:ascii="Times New Roman" w:eastAsia="Times New Roman" w:hAnsi="Times New Roman" w:cs="Times New Roman"/>
            <w:sz w:val="24"/>
            <w:szCs w:val="24"/>
          </w:rPr>
          <w:t>pods</w:t>
        </w:r>
      </w:ins>
      <w:ins w:id="263"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264" w:author="Meyer, Michael Frederick" w:date="2021-04-05T15:45:00Z">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ins>
      <w:ins w:id="265" w:author="Meyer, Michael Frederick" w:date="2021-04-05T15:42:00Z">
        <w:r w:rsidR="00BD35BE">
          <w:rPr>
            <w:rFonts w:ascii="Times New Roman" w:eastAsia="Times New Roman" w:hAnsi="Times New Roman" w:cs="Times New Roman"/>
            <w:sz w:val="24"/>
            <w:szCs w:val="24"/>
          </w:rPr>
          <w:t>, which we</w:t>
        </w:r>
      </w:ins>
      <w:ins w:id="266" w:author="Meyer, Michael Frederick" w:date="2021-04-08T18:07:00Z">
        <w:r w:rsidR="00375798">
          <w:rPr>
            <w:rFonts w:ascii="Times New Roman" w:eastAsia="Times New Roman" w:hAnsi="Times New Roman" w:cs="Times New Roman"/>
            <w:sz w:val="24"/>
            <w:szCs w:val="24"/>
          </w:rPr>
          <w:t>re</w:t>
        </w:r>
      </w:ins>
      <w:ins w:id="267" w:author="Meyer, Michael Frederick" w:date="2021-04-05T15:42:00Z">
        <w:r w:rsidR="00BD35BE">
          <w:rPr>
            <w:rFonts w:ascii="Times New Roman" w:eastAsia="Times New Roman" w:hAnsi="Times New Roman" w:cs="Times New Roman"/>
            <w:sz w:val="24"/>
            <w:szCs w:val="24"/>
          </w:rPr>
          <w:t xml:space="preserve"> fed diets of a single algal resource, as a proxy for Baikal amphipod </w:t>
        </w:r>
      </w:ins>
      <w:ins w:id="268" w:author="Meyer, Michael Frederick" w:date="2021-04-05T15:44:00Z">
        <w:r w:rsidR="00BD35BE">
          <w:rPr>
            <w:rFonts w:ascii="Times New Roman" w:eastAsia="Times New Roman" w:hAnsi="Times New Roman" w:cs="Times New Roman"/>
            <w:sz w:val="24"/>
            <w:szCs w:val="24"/>
          </w:rPr>
          <w:t>TDFs.</w:t>
        </w:r>
      </w:ins>
      <w:ins w:id="269" w:author="Meyer, Michael Frederick" w:date="2021-04-05T15:45:00Z">
        <w:r w:rsidR="00BD35BE">
          <w:rPr>
            <w:rFonts w:ascii="Times New Roman" w:eastAsia="Times New Roman" w:hAnsi="Times New Roman" w:cs="Times New Roman"/>
            <w:sz w:val="24"/>
            <w:szCs w:val="24"/>
          </w:rPr>
          <w:t xml:space="preserve"> To </w:t>
        </w:r>
      </w:ins>
      <w:ins w:id="270" w:author="Meyer, Michael Frederick" w:date="2021-04-05T15:46:00Z">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ins>
      <w:ins w:id="271" w:author="Meyer, Michael Frederick" w:date="2021-04-05T15:47:00Z">
        <w:r w:rsidR="00F66F39">
          <w:rPr>
            <w:rFonts w:ascii="Times New Roman" w:eastAsia="Times New Roman" w:hAnsi="Times New Roman" w:cs="Times New Roman"/>
            <w:sz w:val="24"/>
            <w:szCs w:val="24"/>
          </w:rPr>
          <w:t xml:space="preserve">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ins>
    </w:p>
    <w:p w14:paraId="7475FB52" w14:textId="413DBB94" w:rsidR="00F66F39" w:rsidRPr="009A2D94" w:rsidRDefault="00F66F39" w:rsidP="009A2D94">
      <w:pPr>
        <w:spacing w:line="480" w:lineRule="auto"/>
        <w:rPr>
          <w:ins w:id="272" w:author="Meyer, Michael Frederick" w:date="2021-04-05T15:47:00Z"/>
          <w:rFonts w:ascii="Times New Roman" w:eastAsia="Times New Roman" w:hAnsi="Times New Roman" w:cs="Times New Roman"/>
          <w:sz w:val="24"/>
          <w:szCs w:val="24"/>
        </w:rPr>
      </w:pPr>
      <w:ins w:id="273" w:author="Meyer, Michael Frederick" w:date="2021-04-05T15:55:00Z">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ins>
      <w:ins w:id="274" w:author="Meyer, Michael Frederick" w:date="2021-04-05T15:57:00Z">
        <w:r w:rsidR="00DD2779">
          <w:rPr>
            <w:rFonts w:ascii="Times New Roman" w:eastAsia="Times New Roman" w:hAnsi="Times New Roman" w:cs="Times New Roman"/>
            <w:sz w:val="24"/>
            <w:szCs w:val="24"/>
          </w:rPr>
          <w:t>The model building procedure used un</w:t>
        </w:r>
      </w:ins>
      <w:ins w:id="275" w:author="Meyer, Michael Frederick" w:date="2021-04-05T15:58:00Z">
        <w:r w:rsidR="00DD2779">
          <w:rPr>
            <w:rFonts w:ascii="Times New Roman" w:eastAsia="Times New Roman" w:hAnsi="Times New Roman" w:cs="Times New Roman"/>
            <w:sz w:val="24"/>
            <w:szCs w:val="24"/>
          </w:rPr>
          <w:t xml:space="preserve">informed prior distributions for each resource, </w:t>
        </w:r>
      </w:ins>
      <w:ins w:id="276" w:author="Meyer, Michael Frederick" w:date="2021-04-05T15:59:00Z">
        <w:r w:rsidR="00DD2779">
          <w:rPr>
            <w:rFonts w:ascii="Times New Roman" w:eastAsia="Times New Roman" w:hAnsi="Times New Roman" w:cs="Times New Roman"/>
            <w:sz w:val="24"/>
            <w:szCs w:val="24"/>
          </w:rPr>
          <w:t xml:space="preserve">a </w:t>
        </w:r>
      </w:ins>
      <w:ins w:id="277" w:author="Meyer, Michael Frederick" w:date="2021-04-05T16:00:00Z">
        <w:r w:rsidR="00DD2779">
          <w:rPr>
            <w:rFonts w:ascii="Times New Roman" w:eastAsia="Times New Roman" w:hAnsi="Times New Roman" w:cs="Times New Roman"/>
            <w:sz w:val="24"/>
            <w:szCs w:val="24"/>
          </w:rPr>
          <w:t>chain</w:t>
        </w:r>
      </w:ins>
      <w:ins w:id="278" w:author="Meyer, Michael Frederick" w:date="2021-04-05T15:59:00Z">
        <w:r w:rsidR="00DD2779">
          <w:rPr>
            <w:rFonts w:ascii="Times New Roman" w:eastAsia="Times New Roman" w:hAnsi="Times New Roman" w:cs="Times New Roman"/>
            <w:sz w:val="24"/>
            <w:szCs w:val="24"/>
          </w:rPr>
          <w:t xml:space="preserve"> length of 100,000 with 50,000 burn-in</w:t>
        </w:r>
      </w:ins>
      <w:ins w:id="279" w:author="Meyer, Michael Frederick" w:date="2021-04-05T16:00:00Z">
        <w:r w:rsidR="00DD2779">
          <w:rPr>
            <w:rFonts w:ascii="Times New Roman" w:eastAsia="Times New Roman" w:hAnsi="Times New Roman" w:cs="Times New Roman"/>
            <w:sz w:val="24"/>
            <w:szCs w:val="24"/>
          </w:rPr>
          <w:t>, thin of 5</w:t>
        </w:r>
      </w:ins>
      <w:ins w:id="280" w:author="Meyer, Michael Frederick" w:date="2021-04-09T11:12:00Z">
        <w:r w:rsidR="006D3B5B">
          <w:rPr>
            <w:rFonts w:ascii="Times New Roman" w:eastAsia="Times New Roman" w:hAnsi="Times New Roman" w:cs="Times New Roman"/>
            <w:sz w:val="24"/>
            <w:szCs w:val="24"/>
          </w:rPr>
          <w:t>0</w:t>
        </w:r>
      </w:ins>
      <w:ins w:id="281" w:author="Meyer, Michael Frederick" w:date="2021-04-05T16:00:00Z">
        <w:r w:rsidR="00DD2779">
          <w:rPr>
            <w:rFonts w:ascii="Times New Roman" w:eastAsia="Times New Roman" w:hAnsi="Times New Roman" w:cs="Times New Roman"/>
            <w:sz w:val="24"/>
            <w:szCs w:val="24"/>
          </w:rPr>
          <w:t xml:space="preserve">, and 3 Monte Carlo Markov Chains. </w:t>
        </w:r>
      </w:ins>
      <w:ins w:id="282" w:author="Meyer, Michael Frederick" w:date="2021-04-09T12:39:00Z">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t>
        </w:r>
        <w:r w:rsidR="00E37D85">
          <w:rPr>
            <w:rFonts w:ascii="Times New Roman" w:eastAsia="Times New Roman" w:hAnsi="Times New Roman" w:cs="Times New Roman"/>
            <w:sz w:val="24"/>
            <w:szCs w:val="24"/>
          </w:rPr>
          <w:lastRenderedPageBreak/>
          <w:t xml:space="preserve">were based on marine taxa, we assessed posterior sensitivity to TDF variation by increasing </w:t>
        </w:r>
      </w:ins>
      <w:ins w:id="283" w:author="Meyer, Michael Frederick" w:date="2021-04-09T12:40:00Z">
        <w:r w:rsidR="00E37D85">
          <w:rPr>
            <w:rFonts w:ascii="Times New Roman" w:eastAsia="Times New Roman" w:hAnsi="Times New Roman" w:cs="Times New Roman"/>
            <w:sz w:val="24"/>
            <w:szCs w:val="24"/>
          </w:rPr>
          <w:t>TDF standard deviations by 5%, 10%, 25%, 50%, and 100%</w:t>
        </w:r>
      </w:ins>
      <w:ins w:id="284" w:author="Meyer, Michael Frederick" w:date="2021-04-09T12:42:00Z">
        <w:r w:rsidR="00BE5C83">
          <w:rPr>
            <w:rFonts w:ascii="Times New Roman" w:eastAsia="Times New Roman" w:hAnsi="Times New Roman" w:cs="Times New Roman"/>
            <w:sz w:val="24"/>
            <w:szCs w:val="24"/>
          </w:rPr>
          <w:t>, and then re-running the model</w:t>
        </w:r>
      </w:ins>
      <w:ins w:id="285" w:author="Meyer, Michael Frederick" w:date="2021-04-09T12:40:00Z">
        <w:r w:rsidR="00E37D85">
          <w:rPr>
            <w:rFonts w:ascii="Times New Roman" w:eastAsia="Times New Roman" w:hAnsi="Times New Roman" w:cs="Times New Roman"/>
            <w:sz w:val="24"/>
            <w:szCs w:val="24"/>
          </w:rPr>
          <w:t xml:space="preserve">. </w:t>
        </w:r>
      </w:ins>
      <w:ins w:id="286" w:author="Meyer, Michael Frederick" w:date="2021-04-27T12:29:00Z">
        <w:r w:rsidR="00B818BF">
          <w:rPr>
            <w:rFonts w:ascii="Times New Roman" w:eastAsia="Times New Roman" w:hAnsi="Times New Roman" w:cs="Times New Roman"/>
            <w:sz w:val="24"/>
            <w:szCs w:val="24"/>
          </w:rPr>
          <w:t xml:space="preserve">Furthermore, this sensitivity analysis </w:t>
        </w:r>
      </w:ins>
      <w:ins w:id="287" w:author="Meyer, Michael Frederick" w:date="2021-04-27T12:39:00Z">
        <w:r w:rsidR="00BE21C8">
          <w:rPr>
            <w:rFonts w:ascii="Times New Roman" w:eastAsia="Times New Roman" w:hAnsi="Times New Roman" w:cs="Times New Roman"/>
            <w:sz w:val="24"/>
            <w:szCs w:val="24"/>
          </w:rPr>
          <w:t xml:space="preserve">was designed to </w:t>
        </w:r>
      </w:ins>
      <w:ins w:id="288" w:author="Meyer, Michael Frederick" w:date="2021-04-27T12:29:00Z">
        <w:r w:rsidR="00B818BF">
          <w:rPr>
            <w:rFonts w:ascii="Times New Roman" w:eastAsia="Times New Roman" w:hAnsi="Times New Roman" w:cs="Times New Roman"/>
            <w:sz w:val="24"/>
            <w:szCs w:val="24"/>
          </w:rPr>
          <w:t>exceed</w:t>
        </w:r>
      </w:ins>
      <w:ins w:id="289" w:author="Meyer, Michael Frederick" w:date="2021-04-27T12:31:00Z">
        <w:r w:rsidR="00B818BF">
          <w:rPr>
            <w:rFonts w:ascii="Times New Roman" w:eastAsia="Times New Roman" w:hAnsi="Times New Roman" w:cs="Times New Roman"/>
            <w:sz w:val="24"/>
            <w:szCs w:val="24"/>
          </w:rPr>
          <w:t xml:space="preserve"> </w:t>
        </w:r>
      </w:ins>
      <w:ins w:id="290" w:author="Meyer, Michael Frederick" w:date="2021-04-27T12:39:00Z">
        <w:r w:rsidR="00BE21C8">
          <w:rPr>
            <w:rFonts w:ascii="Times New Roman" w:eastAsia="Times New Roman" w:hAnsi="Times New Roman" w:cs="Times New Roman"/>
            <w:sz w:val="24"/>
            <w:szCs w:val="24"/>
          </w:rPr>
          <w:t xml:space="preserve">errors </w:t>
        </w:r>
      </w:ins>
      <w:ins w:id="291" w:author="Meyer, Michael Frederick" w:date="2021-04-27T15:22:00Z">
        <w:r w:rsidR="00861ABD">
          <w:rPr>
            <w:rFonts w:ascii="Times New Roman" w:eastAsia="Times New Roman" w:hAnsi="Times New Roman" w:cs="Times New Roman"/>
            <w:sz w:val="24"/>
            <w:szCs w:val="24"/>
          </w:rPr>
          <w:t>that can arise</w:t>
        </w:r>
      </w:ins>
      <w:ins w:id="292" w:author="Meyer, Michael Frederick" w:date="2021-04-27T12:31:00Z">
        <w:r w:rsidR="00B818BF">
          <w:rPr>
            <w:rFonts w:ascii="Times New Roman" w:eastAsia="Times New Roman" w:hAnsi="Times New Roman" w:cs="Times New Roman"/>
            <w:sz w:val="24"/>
            <w:szCs w:val="24"/>
          </w:rPr>
          <w:t xml:space="preserve"> </w:t>
        </w:r>
      </w:ins>
      <w:ins w:id="293" w:author="Meyer, Michael Frederick" w:date="2021-04-27T15:22:00Z">
        <w:r w:rsidR="00861ABD">
          <w:rPr>
            <w:rFonts w:ascii="Times New Roman" w:eastAsia="Times New Roman" w:hAnsi="Times New Roman" w:cs="Times New Roman"/>
            <w:sz w:val="24"/>
            <w:szCs w:val="24"/>
          </w:rPr>
          <w:t>from</w:t>
        </w:r>
      </w:ins>
      <w:ins w:id="294" w:author="Meyer, Michael Frederick" w:date="2021-04-27T12:31:00Z">
        <w:r w:rsidR="00B818BF">
          <w:rPr>
            <w:rFonts w:ascii="Times New Roman" w:eastAsia="Times New Roman" w:hAnsi="Times New Roman" w:cs="Times New Roman"/>
            <w:sz w:val="24"/>
            <w:szCs w:val="24"/>
          </w:rPr>
          <w:t xml:space="preserve"> </w:t>
        </w:r>
      </w:ins>
      <w:ins w:id="295" w:author="Meyer, Michael Frederick" w:date="2021-04-27T12:40:00Z">
        <w:r w:rsidR="00BE21C8">
          <w:rPr>
            <w:rFonts w:ascii="Times New Roman" w:eastAsia="Times New Roman" w:hAnsi="Times New Roman" w:cs="Times New Roman"/>
            <w:sz w:val="24"/>
            <w:szCs w:val="24"/>
          </w:rPr>
          <w:t xml:space="preserve">differences in mixing model </w:t>
        </w:r>
      </w:ins>
      <w:ins w:id="296" w:author="Meyer, Michael Frederick" w:date="2021-04-27T12:41:00Z">
        <w:r w:rsidR="00BE21C8">
          <w:rPr>
            <w:rFonts w:ascii="Times New Roman" w:eastAsia="Times New Roman" w:hAnsi="Times New Roman" w:cs="Times New Roman"/>
            <w:sz w:val="24"/>
            <w:szCs w:val="24"/>
          </w:rPr>
          <w:t xml:space="preserve">methodologies and prescribed error </w:t>
        </w:r>
      </w:ins>
      <w:ins w:id="297" w:author="Meyer, Michael Frederick" w:date="2021-04-27T12:42:00Z">
        <w:r w:rsidR="00BE21C8">
          <w:rPr>
            <w:rFonts w:ascii="Times New Roman" w:eastAsia="Times New Roman" w:hAnsi="Times New Roman" w:cs="Times New Roman"/>
            <w:sz w:val="24"/>
            <w:szCs w:val="24"/>
          </w:rPr>
          <w:t xml:space="preserve">structures </w:t>
        </w:r>
      </w:ins>
      <w:ins w:id="298" w:author="Meyer, Michael Frederick" w:date="2021-04-27T12:47:00Z">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ins>
      <w:r w:rsidR="00BE21C8">
        <w:rPr>
          <w:rFonts w:ascii="Times New Roman" w:eastAsia="Times New Roman" w:hAnsi="Times New Roman" w:cs="Times New Roman"/>
          <w:sz w:val="24"/>
          <w:szCs w:val="24"/>
        </w:rPr>
        <w:fldChar w:fldCharType="separate"/>
      </w:r>
      <w:ins w:id="299" w:author="Meyer, Michael Frederick" w:date="2021-04-27T12:47:00Z">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ins>
      <w:ins w:id="300" w:author="Meyer, Michael Frederick" w:date="2021-04-27T12:41:00Z">
        <w:r w:rsidR="00BE21C8">
          <w:rPr>
            <w:rFonts w:ascii="Times New Roman" w:eastAsia="Times New Roman" w:hAnsi="Times New Roman" w:cs="Times New Roman"/>
            <w:sz w:val="24"/>
            <w:szCs w:val="24"/>
          </w:rPr>
          <w:t>.</w:t>
        </w:r>
      </w:ins>
      <w:ins w:id="301" w:author="Meyer, Michael Frederick" w:date="2021-04-27T12:31:00Z">
        <w:r w:rsidR="00B818BF">
          <w:rPr>
            <w:rFonts w:ascii="Times New Roman" w:eastAsia="Times New Roman" w:hAnsi="Times New Roman" w:cs="Times New Roman"/>
            <w:sz w:val="24"/>
            <w:szCs w:val="24"/>
          </w:rPr>
          <w:t xml:space="preserve"> </w:t>
        </w:r>
      </w:ins>
      <w:ins w:id="302" w:author="Meyer, Michael Frederick" w:date="2021-04-09T12:40:00Z">
        <w:r w:rsidR="00E37D85">
          <w:rPr>
            <w:rFonts w:ascii="Times New Roman" w:eastAsia="Times New Roman" w:hAnsi="Times New Roman" w:cs="Times New Roman"/>
            <w:sz w:val="24"/>
            <w:szCs w:val="24"/>
          </w:rPr>
          <w:t xml:space="preserve">Each iteration </w:t>
        </w:r>
      </w:ins>
      <w:ins w:id="303" w:author="Meyer, Michael Frederick" w:date="2021-04-27T15:23:00Z">
        <w:r w:rsidR="00861ABD">
          <w:rPr>
            <w:rFonts w:ascii="Times New Roman" w:eastAsia="Times New Roman" w:hAnsi="Times New Roman" w:cs="Times New Roman"/>
            <w:sz w:val="24"/>
            <w:szCs w:val="24"/>
          </w:rPr>
          <w:t xml:space="preserve">of the sensitivity analysis </w:t>
        </w:r>
      </w:ins>
      <w:ins w:id="304" w:author="Meyer, Michael Frederick" w:date="2021-04-09T12:40:00Z">
        <w:r w:rsidR="00E37D85">
          <w:rPr>
            <w:rFonts w:ascii="Times New Roman" w:eastAsia="Times New Roman" w:hAnsi="Times New Roman" w:cs="Times New Roman"/>
            <w:sz w:val="24"/>
            <w:szCs w:val="24"/>
          </w:rPr>
          <w:t xml:space="preserve">produced a similar </w:t>
        </w:r>
      </w:ins>
      <w:ins w:id="305" w:author="Meyer, Michael Frederick" w:date="2021-04-09T12:41:00Z">
        <w:r w:rsidR="00E37D85">
          <w:rPr>
            <w:rFonts w:ascii="Times New Roman" w:eastAsia="Times New Roman" w:hAnsi="Times New Roman" w:cs="Times New Roman"/>
            <w:sz w:val="24"/>
            <w:szCs w:val="24"/>
          </w:rPr>
          <w:t xml:space="preserve">posterior </w:t>
        </w:r>
      </w:ins>
      <w:ins w:id="306" w:author="Meyer, Michael Frederick" w:date="2021-04-09T12:40:00Z">
        <w:r w:rsidR="00E37D85">
          <w:rPr>
            <w:rFonts w:ascii="Times New Roman" w:eastAsia="Times New Roman" w:hAnsi="Times New Roman" w:cs="Times New Roman"/>
            <w:sz w:val="24"/>
            <w:szCs w:val="24"/>
          </w:rPr>
          <w:t xml:space="preserve">result as the </w:t>
        </w:r>
      </w:ins>
      <w:ins w:id="307" w:author="Meyer, Michael Frederick" w:date="2021-04-09T12:41:00Z">
        <w:r w:rsidR="00E37D85">
          <w:rPr>
            <w:rFonts w:ascii="Times New Roman" w:eastAsia="Times New Roman" w:hAnsi="Times New Roman" w:cs="Times New Roman"/>
            <w:sz w:val="24"/>
            <w:szCs w:val="24"/>
          </w:rPr>
          <w:t>original TDFs.</w:t>
        </w:r>
      </w:ins>
      <w:ins w:id="308" w:author="Meyer, Michael Frederick" w:date="2021-04-11T12:24:00Z">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ins>
      <w:ins w:id="309" w:author="Meyer, Michael Frederick" w:date="2021-04-11T12:25:00Z">
        <w:r w:rsidR="003B079F">
          <w:rPr>
            <w:rFonts w:ascii="Times New Roman" w:eastAsia="Times New Roman" w:hAnsi="Times New Roman" w:cs="Times New Roman"/>
            <w:sz w:val="24"/>
            <w:szCs w:val="24"/>
          </w:rPr>
          <w:t xml:space="preserve"> and can be accessed from the project</w:t>
        </w:r>
      </w:ins>
      <w:ins w:id="310" w:author="Meyer, Michael Frederick" w:date="2021-04-12T13:21:00Z">
        <w:r w:rsidR="000E6DEE">
          <w:rPr>
            <w:rFonts w:ascii="Times New Roman" w:eastAsia="Times New Roman" w:hAnsi="Times New Roman" w:cs="Times New Roman"/>
            <w:sz w:val="24"/>
            <w:szCs w:val="24"/>
          </w:rPr>
          <w:t>’s</w:t>
        </w:r>
      </w:ins>
      <w:ins w:id="311" w:author="Meyer, Michael Frederick" w:date="2021-04-11T12:25:00Z">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ins>
      <w:ins w:id="312" w:author="Meyer, Michael Frederick" w:date="2021-04-11T12:26:00Z">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ins>
      <w:r w:rsidR="003B079F">
        <w:rPr>
          <w:rFonts w:ascii="Times New Roman" w:eastAsia="Times New Roman" w:hAnsi="Times New Roman" w:cs="Times New Roman"/>
          <w:sz w:val="24"/>
          <w:szCs w:val="24"/>
        </w:rPr>
        <w:fldChar w:fldCharType="separate"/>
      </w:r>
      <w:ins w:id="313" w:author="Meyer, Michael Frederick" w:date="2021-04-11T12:26:00Z">
        <w:r w:rsidR="003B079F" w:rsidRPr="009A2D94">
          <w:rPr>
            <w:rFonts w:ascii="Times New Roman" w:hAnsi="Times New Roman" w:cs="Times New Roman"/>
            <w:sz w:val="24"/>
          </w:rPr>
          <w:t>(Meyer et al. 2015)</w:t>
        </w:r>
      </w:ins>
      <w:ins w:id="314" w:author="Meyer, Michael Frederick" w:date="2021-04-11T12:25:00Z">
        <w:r w:rsidR="003B079F">
          <w:rPr>
            <w:rFonts w:ascii="Times New Roman" w:eastAsia="Times New Roman" w:hAnsi="Times New Roman" w:cs="Times New Roman"/>
            <w:sz w:val="24"/>
            <w:szCs w:val="24"/>
          </w:rPr>
          <w:fldChar w:fldCharType="end"/>
        </w:r>
      </w:ins>
      <w:ins w:id="315" w:author="Meyer, Michael Frederick" w:date="2021-04-11T12:26:00Z">
        <w:r w:rsidR="003B079F">
          <w:rPr>
            <w:rFonts w:ascii="Times New Roman" w:eastAsia="Times New Roman" w:hAnsi="Times New Roman" w:cs="Times New Roman"/>
            <w:sz w:val="24"/>
            <w:szCs w:val="24"/>
          </w:rPr>
          <w:t>.</w:t>
        </w:r>
      </w:ins>
      <w:commentRangeEnd w:id="183"/>
      <w:r w:rsidR="00FE39FB">
        <w:rPr>
          <w:rStyle w:val="CommentReference"/>
        </w:rPr>
        <w:commentReference w:id="183"/>
      </w:r>
    </w:p>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ins w:id="316" w:author="Meyer, Michael Frederick" w:date="2021-04-05T15:44:00Z">
        <w:r w:rsidRPr="009A2D94">
          <w:rPr>
            <w:rFonts w:ascii="Times New Roman" w:eastAsia="Times New Roman" w:hAnsi="Times New Roman" w:cs="Times New Roman"/>
            <w:sz w:val="24"/>
            <w:szCs w:val="24"/>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423B9EA7" w:rsidR="0040169C" w:rsidRDefault="00D8535D" w:rsidP="00F31B90">
      <w:pPr>
        <w:spacing w:line="480" w:lineRule="auto"/>
        <w:rPr>
          <w:ins w:id="317"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ins w:id="318"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319"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320"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ins w:id="321" w:author="Meyer, Michael Frederick" w:date="2021-04-08T18:22:00Z">
        <w:r w:rsidR="00401D97">
          <w:rPr>
            <w:rFonts w:ascii="Times New Roman" w:eastAsia="Times New Roman" w:hAnsi="Times New Roman" w:cs="Times New Roman"/>
            <w:sz w:val="24"/>
            <w:szCs w:val="24"/>
          </w:rPr>
          <w:t xml:space="preserve">these </w:t>
        </w:r>
      </w:ins>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ins w:id="322" w:author="Meyer, Michael Frederick" w:date="2021-03-24T16:22:00Z">
        <w:r w:rsidR="00BB5F55">
          <w:rPr>
            <w:rFonts w:ascii="Times New Roman" w:eastAsia="Times New Roman" w:hAnsi="Times New Roman" w:cs="Times New Roman"/>
            <w:sz w:val="24"/>
            <w:szCs w:val="24"/>
          </w:rPr>
          <w:t xml:space="preserve">In contrast, variables that </w:t>
        </w:r>
      </w:ins>
      <w:ins w:id="323" w:author="Meyer, Michael Frederick" w:date="2021-04-08T18:22:00Z">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ins>
      <w:ins w:id="324" w:author="Meyer, Michael Frederick" w:date="2021-03-24T16:22:00Z">
        <w:r w:rsidR="0040169C">
          <w:rPr>
            <w:rFonts w:ascii="Times New Roman" w:eastAsia="Times New Roman" w:hAnsi="Times New Roman" w:cs="Times New Roman"/>
            <w:sz w:val="24"/>
            <w:szCs w:val="24"/>
          </w:rPr>
          <w:t xml:space="preserve">not </w:t>
        </w:r>
      </w:ins>
      <w:ins w:id="325" w:author="Meyer, Michael Frederick" w:date="2021-04-08T18:22:00Z">
        <w:r w:rsidR="00401D97">
          <w:rPr>
            <w:rFonts w:ascii="Times New Roman" w:eastAsia="Times New Roman" w:hAnsi="Times New Roman" w:cs="Times New Roman"/>
            <w:sz w:val="24"/>
            <w:szCs w:val="24"/>
          </w:rPr>
          <w:t>li</w:t>
        </w:r>
      </w:ins>
      <w:ins w:id="326" w:author="Meyer, Michael Frederick" w:date="2021-04-08T18:23:00Z">
        <w:r w:rsidR="00401D97">
          <w:rPr>
            <w:rFonts w:ascii="Times New Roman" w:eastAsia="Times New Roman" w:hAnsi="Times New Roman" w:cs="Times New Roman"/>
            <w:sz w:val="24"/>
            <w:szCs w:val="24"/>
          </w:rPr>
          <w:t xml:space="preserve">kely be </w:t>
        </w:r>
      </w:ins>
      <w:ins w:id="327" w:author="Meyer, Michael Frederick" w:date="2021-03-24T16:22:00Z">
        <w:r w:rsidR="0040169C">
          <w:rPr>
            <w:rFonts w:ascii="Times New Roman" w:eastAsia="Times New Roman" w:hAnsi="Times New Roman" w:cs="Times New Roman"/>
            <w:sz w:val="24"/>
            <w:szCs w:val="24"/>
          </w:rPr>
          <w:t xml:space="preserve">influenced </w:t>
        </w:r>
      </w:ins>
      <w:ins w:id="328" w:author="Meyer, Michael Frederick" w:date="2021-03-24T16:23:00Z">
        <w:r w:rsidR="0040169C">
          <w:rPr>
            <w:rFonts w:ascii="Times New Roman" w:eastAsia="Times New Roman" w:hAnsi="Times New Roman" w:cs="Times New Roman"/>
            <w:sz w:val="24"/>
            <w:szCs w:val="24"/>
          </w:rPr>
          <w:t xml:space="preserve">by mixing processes – chlorophyll </w:t>
        </w:r>
        <w:proofErr w:type="gramStart"/>
        <w:r w:rsidR="0040169C">
          <w:rPr>
            <w:rFonts w:ascii="Times New Roman" w:eastAsia="Times New Roman" w:hAnsi="Times New Roman" w:cs="Times New Roman"/>
            <w:sz w:val="24"/>
            <w:szCs w:val="24"/>
          </w:rPr>
          <w:t xml:space="preserve">a </w:t>
        </w:r>
      </w:ins>
      <w:ins w:id="329" w:author="Meyer, Michael Frederick" w:date="2021-04-12T13:21:00Z">
        <w:r w:rsidR="000E6DEE">
          <w:rPr>
            <w:rFonts w:ascii="Times New Roman" w:eastAsia="Times New Roman" w:hAnsi="Times New Roman" w:cs="Times New Roman"/>
            <w:sz w:val="24"/>
            <w:szCs w:val="24"/>
          </w:rPr>
          <w:t>and</w:t>
        </w:r>
        <w:proofErr w:type="gramEnd"/>
        <w:r w:rsidR="000E6DEE">
          <w:rPr>
            <w:rFonts w:ascii="Times New Roman" w:eastAsia="Times New Roman" w:hAnsi="Times New Roman" w:cs="Times New Roman"/>
            <w:sz w:val="24"/>
            <w:szCs w:val="24"/>
          </w:rPr>
          <w:t xml:space="preserve"> </w:t>
        </w:r>
      </w:ins>
      <w:ins w:id="330" w:author="Meyer, Michael Frederick" w:date="2021-03-24T16:23:00Z">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ins>
      <w:ins w:id="331" w:author="Meyer, Michael Frederick" w:date="2021-04-12T13:22:00Z">
        <w:r w:rsidR="000E6DEE">
          <w:rPr>
            <w:rFonts w:ascii="Times New Roman" w:eastAsia="Times New Roman" w:hAnsi="Times New Roman" w:cs="Times New Roman"/>
            <w:sz w:val="24"/>
            <w:szCs w:val="24"/>
          </w:rPr>
          <w:t>but still</w:t>
        </w:r>
      </w:ins>
      <w:ins w:id="332" w:author="Meyer, Michael Frederick" w:date="2021-03-24T16:23:00Z">
        <w:r w:rsidR="0040169C">
          <w:rPr>
            <w:rFonts w:ascii="Times New Roman" w:eastAsia="Times New Roman" w:hAnsi="Times New Roman" w:cs="Times New Roman"/>
            <w:sz w:val="24"/>
            <w:szCs w:val="24"/>
          </w:rPr>
          <w:t xml:space="preserve"> regressed against log-transformed IDW population</w:t>
        </w:r>
      </w:ins>
      <w:ins w:id="333"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334" w:author="Meyer, Michael Frederick" w:date="2021-03-24T16:28:00Z"/>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ins w:id="335" w:author="Meyer, Michael Frederick" w:date="2021-03-24T16:28:00Z">
        <w:r>
          <w:rPr>
            <w:rFonts w:ascii="Times New Roman" w:eastAsia="Times New Roman" w:hAnsi="Times New Roman" w:cs="Times New Roman"/>
            <w:sz w:val="24"/>
            <w:szCs w:val="24"/>
          </w:rPr>
          <w:t xml:space="preserve">To </w:t>
        </w:r>
      </w:ins>
      <w:ins w:id="336" w:author="Hampton, Stephanie" w:date="2021-04-23T18:14:00Z">
        <w:r w:rsidR="00D167BD">
          <w:rPr>
            <w:rFonts w:ascii="Times New Roman" w:eastAsia="Times New Roman" w:hAnsi="Times New Roman" w:cs="Times New Roman"/>
            <w:sz w:val="24"/>
            <w:szCs w:val="24"/>
          </w:rPr>
          <w:t>increase confidence that our</w:t>
        </w:r>
      </w:ins>
      <w:ins w:id="337" w:author="Meyer, Michael Frederick" w:date="2021-03-24T16:28:00Z">
        <w:r>
          <w:rPr>
            <w:rFonts w:ascii="Times New Roman" w:eastAsia="Times New Roman" w:hAnsi="Times New Roman" w:cs="Times New Roman"/>
            <w:sz w:val="24"/>
            <w:szCs w:val="24"/>
          </w:rPr>
          <w:t xml:space="preserve"> observed sewage indicator </w:t>
        </w:r>
      </w:ins>
      <w:ins w:id="338" w:author="Meyer, Michael Frederick" w:date="2021-03-24T16:29:00Z">
        <w:r>
          <w:rPr>
            <w:rFonts w:ascii="Times New Roman" w:eastAsia="Times New Roman" w:hAnsi="Times New Roman" w:cs="Times New Roman"/>
            <w:sz w:val="24"/>
            <w:szCs w:val="24"/>
          </w:rPr>
          <w:t xml:space="preserve">patterns were not a product of </w:t>
        </w:r>
      </w:ins>
      <w:ins w:id="339" w:author="Meyer, Michael Frederick" w:date="2021-04-05T14:43:00Z">
        <w:r w:rsidR="00D04577">
          <w:rPr>
            <w:rFonts w:ascii="Times New Roman" w:eastAsia="Times New Roman" w:hAnsi="Times New Roman" w:cs="Times New Roman"/>
            <w:sz w:val="24"/>
            <w:szCs w:val="24"/>
          </w:rPr>
          <w:t>a</w:t>
        </w:r>
      </w:ins>
      <w:ins w:id="340"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341" w:author="Meyer, Michael Frederick" w:date="2021-03-24T16:30:00Z">
        <w:r>
          <w:rPr>
            <w:rFonts w:ascii="Times New Roman" w:eastAsia="Times New Roman" w:hAnsi="Times New Roman" w:cs="Times New Roman"/>
            <w:sz w:val="24"/>
            <w:szCs w:val="24"/>
          </w:rPr>
          <w:t xml:space="preserve">al </w:t>
        </w:r>
        <w:r>
          <w:rPr>
            <w:rFonts w:ascii="Times New Roman" w:eastAsia="Times New Roman" w:hAnsi="Times New Roman" w:cs="Times New Roman"/>
            <w:sz w:val="24"/>
            <w:szCs w:val="24"/>
          </w:rPr>
          <w:lastRenderedPageBreak/>
          <w:t xml:space="preserve">results compared to a </w:t>
        </w:r>
      </w:ins>
      <w:ins w:id="342" w:author="Meyer, Michael Frederick" w:date="2021-04-09T11:22:00Z">
        <w:r w:rsidR="008B40FF">
          <w:rPr>
            <w:rFonts w:ascii="Times New Roman" w:eastAsia="Times New Roman" w:hAnsi="Times New Roman" w:cs="Times New Roman"/>
            <w:sz w:val="24"/>
            <w:szCs w:val="24"/>
          </w:rPr>
          <w:t>randomly permuted</w:t>
        </w:r>
      </w:ins>
      <w:ins w:id="343" w:author="Meyer, Michael Frederick" w:date="2021-03-24T16:30:00Z">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ins>
      <w:ins w:id="344" w:author="Meyer, Michael Frederick" w:date="2021-04-05T14:43:00Z">
        <w:r w:rsidR="005B464E">
          <w:rPr>
            <w:rFonts w:ascii="Times New Roman" w:eastAsia="Times New Roman" w:hAnsi="Times New Roman" w:cs="Times New Roman"/>
            <w:sz w:val="24"/>
            <w:szCs w:val="24"/>
          </w:rPr>
          <w:t>variables</w:t>
        </w:r>
      </w:ins>
      <w:ins w:id="345" w:author="Meyer, Michael Frederick" w:date="2021-03-24T16:30:00Z">
        <w:r w:rsidRPr="00276BB7">
          <w:rPr>
            <w:rFonts w:ascii="Times New Roman" w:eastAsia="Times New Roman" w:hAnsi="Times New Roman" w:cs="Times New Roman"/>
            <w:sz w:val="24"/>
            <w:szCs w:val="24"/>
          </w:rPr>
          <w:t xml:space="preserve">, </w:t>
        </w:r>
      </w:ins>
      <w:ins w:id="346"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347" w:author="Meyer, Michael Frederick" w:date="2021-04-05T14:44:00Z">
        <w:r w:rsidR="005B464E">
          <w:rPr>
            <w:rFonts w:ascii="Times New Roman" w:eastAsia="Times New Roman" w:hAnsi="Times New Roman" w:cs="Times New Roman"/>
            <w:sz w:val="24"/>
            <w:szCs w:val="24"/>
          </w:rPr>
          <w:t xml:space="preserve">the </w:t>
        </w:r>
      </w:ins>
      <w:ins w:id="348"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349" w:author="Meyer, Michael Frederick" w:date="2021-04-05T14:44:00Z">
        <w:r w:rsidR="005B464E">
          <w:rPr>
            <w:rFonts w:ascii="Times New Roman" w:eastAsia="Times New Roman" w:hAnsi="Times New Roman" w:cs="Times New Roman"/>
            <w:sz w:val="24"/>
            <w:szCs w:val="24"/>
          </w:rPr>
          <w:t xml:space="preserve"> values for the model.</w:t>
        </w:r>
      </w:ins>
      <w:ins w:id="350" w:author="Meyer, Michael Frederick" w:date="2021-03-24T16:32:00Z">
        <w:r w:rsidRPr="00276BB7">
          <w:rPr>
            <w:rFonts w:ascii="Times New Roman" w:eastAsia="Times New Roman" w:hAnsi="Times New Roman" w:cs="Times New Roman"/>
            <w:sz w:val="24"/>
            <w:szCs w:val="24"/>
          </w:rPr>
          <w:t xml:space="preserve"> </w:t>
        </w:r>
      </w:ins>
      <w:ins w:id="351"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352"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ins>
      <w:ins w:id="353" w:author="Hampton, Stephanie" w:date="2021-04-23T18:14:00Z">
        <w:r w:rsidR="00D167BD">
          <w:rPr>
            <w:rFonts w:ascii="Times New Roman" w:eastAsia="Times New Roman" w:hAnsi="Times New Roman" w:cs="Times New Roman"/>
            <w:sz w:val="24"/>
            <w:szCs w:val="24"/>
          </w:rPr>
          <w:t>observed</w:t>
        </w:r>
      </w:ins>
      <w:ins w:id="354" w:author="Meyer, Michael Frederick" w:date="2021-04-05T14:45:00Z">
        <w:r w:rsidR="005B464E">
          <w:rPr>
            <w:rFonts w:ascii="Times New Roman" w:eastAsia="Times New Roman" w:hAnsi="Times New Roman" w:cs="Times New Roman"/>
            <w:sz w:val="24"/>
            <w:szCs w:val="24"/>
          </w:rPr>
          <w:t xml:space="preserve"> data</w:t>
        </w:r>
      </w:ins>
      <w:ins w:id="355" w:author="Meyer, Michael Frederick" w:date="2021-03-24T16:34:00Z">
        <w:r w:rsidR="00276BB7">
          <w:rPr>
            <w:rFonts w:ascii="Times New Roman" w:eastAsia="Times New Roman" w:hAnsi="Times New Roman" w:cs="Times New Roman"/>
            <w:sz w:val="24"/>
            <w:szCs w:val="24"/>
          </w:rPr>
          <w:t>. We then compared models</w:t>
        </w:r>
      </w:ins>
      <w:ins w:id="356" w:author="Meyer, Michael Frederick" w:date="2021-04-27T12:48:00Z">
        <w:r w:rsidR="00BE21C8">
          <w:rPr>
            <w:rFonts w:ascii="Times New Roman" w:eastAsia="Times New Roman" w:hAnsi="Times New Roman" w:cs="Times New Roman"/>
            <w:sz w:val="24"/>
            <w:szCs w:val="24"/>
          </w:rPr>
          <w:t>’</w:t>
        </w:r>
      </w:ins>
      <w:ins w:id="357" w:author="Meyer, Michael Frederick" w:date="2021-03-24T16:34:00Z">
        <w:r w:rsidR="00276BB7">
          <w:rPr>
            <w:rFonts w:ascii="Times New Roman" w:eastAsia="Times New Roman" w:hAnsi="Times New Roman" w:cs="Times New Roman"/>
            <w:sz w:val="24"/>
            <w:szCs w:val="24"/>
          </w:rPr>
          <w:t xml:space="preserve"> </w:t>
        </w:r>
      </w:ins>
      <w:ins w:id="358"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359" w:author="Meyer, Michael Frederick" w:date="2021-04-12T13:23:00Z">
        <w:r w:rsidR="00A44FC2">
          <w:rPr>
            <w:rFonts w:ascii="Times New Roman" w:eastAsia="Times New Roman" w:hAnsi="Times New Roman" w:cs="Times New Roman"/>
            <w:sz w:val="24"/>
            <w:szCs w:val="24"/>
          </w:rPr>
          <w:t>generated from non-permuted data to those from permuted datasets</w:t>
        </w:r>
      </w:ins>
      <w:ins w:id="360" w:author="Meyer, Michael Frederick" w:date="2021-03-24T16:34:00Z">
        <w:r w:rsidR="00276BB7">
          <w:rPr>
            <w:rFonts w:ascii="Times New Roman" w:eastAsia="Times New Roman" w:hAnsi="Times New Roman" w:cs="Times New Roman"/>
            <w:sz w:val="24"/>
            <w:szCs w:val="24"/>
          </w:rPr>
          <w:t xml:space="preserve">. </w:t>
        </w:r>
      </w:ins>
      <w:ins w:id="361" w:author="Meyer, Michael Frederick" w:date="2021-04-09T11:24:00Z">
        <w:r w:rsidR="008B40FF">
          <w:rPr>
            <w:rFonts w:ascii="Times New Roman" w:eastAsia="Times New Roman" w:hAnsi="Times New Roman" w:cs="Times New Roman"/>
            <w:sz w:val="24"/>
            <w:szCs w:val="24"/>
          </w:rPr>
          <w:t xml:space="preserve">If indeed models generated from </w:t>
        </w:r>
      </w:ins>
      <w:ins w:id="362" w:author="Hampton, Stephanie" w:date="2021-04-23T18:14:00Z">
        <w:r w:rsidR="00D167BD">
          <w:rPr>
            <w:rFonts w:ascii="Times New Roman" w:eastAsia="Times New Roman" w:hAnsi="Times New Roman" w:cs="Times New Roman"/>
            <w:sz w:val="24"/>
            <w:szCs w:val="24"/>
          </w:rPr>
          <w:t>observed</w:t>
        </w:r>
      </w:ins>
      <w:ins w:id="363" w:author="Meyer, Michael Frederick" w:date="2021-04-09T11:24:00Z">
        <w:r w:rsidR="008B40FF">
          <w:rPr>
            <w:rFonts w:ascii="Times New Roman" w:eastAsia="Times New Roman" w:hAnsi="Times New Roman" w:cs="Times New Roman"/>
            <w:sz w:val="24"/>
            <w:szCs w:val="24"/>
          </w:rPr>
          <w:t xml:space="preserve"> data were describing a non-random process, </w:t>
        </w:r>
      </w:ins>
      <w:ins w:id="364" w:author="Meyer, Michael Frederick" w:date="2021-03-24T16:35:00Z">
        <w:r w:rsidR="00276BB7">
          <w:rPr>
            <w:rFonts w:ascii="Times New Roman" w:eastAsia="Times New Roman" w:hAnsi="Times New Roman" w:cs="Times New Roman"/>
            <w:sz w:val="24"/>
            <w:szCs w:val="24"/>
          </w:rPr>
          <w:t xml:space="preserve">p- and </w:t>
        </w:r>
      </w:ins>
      <w:ins w:id="365" w:author="Meyer, Michael Frederick" w:date="2021-03-24T16:36:00Z">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366" w:author="Meyer, Michael Frederick" w:date="2021-03-24T17:09:00Z">
        <w:r w:rsidR="00365CC9">
          <w:rPr>
            <w:rFonts w:ascii="Times New Roman" w:eastAsia="Times New Roman" w:hAnsi="Times New Roman" w:cs="Times New Roman"/>
            <w:sz w:val="24"/>
            <w:szCs w:val="24"/>
          </w:rPr>
          <w:t xml:space="preserve"> at </w:t>
        </w:r>
      </w:ins>
      <w:ins w:id="367" w:author="Meyer, Michael Frederick" w:date="2021-04-05T14:46:00Z">
        <w:r w:rsidR="005B464E">
          <w:rPr>
            <w:rFonts w:ascii="Times New Roman" w:eastAsia="Times New Roman" w:hAnsi="Times New Roman" w:cs="Times New Roman"/>
            <w:sz w:val="24"/>
            <w:szCs w:val="24"/>
          </w:rPr>
          <w:t>the</w:t>
        </w:r>
      </w:ins>
      <w:ins w:id="368" w:author="Meyer, Michael Frederick" w:date="2021-03-24T17:09:00Z">
        <w:r w:rsidR="00365CC9">
          <w:rPr>
            <w:rFonts w:ascii="Times New Roman" w:eastAsia="Times New Roman" w:hAnsi="Times New Roman" w:cs="Times New Roman"/>
            <w:sz w:val="24"/>
            <w:szCs w:val="24"/>
          </w:rPr>
          <w:t xml:space="preserve"> tail </w:t>
        </w:r>
      </w:ins>
      <w:ins w:id="369" w:author="Meyer, Michael Frederick" w:date="2021-03-24T17:10:00Z">
        <w:r w:rsidR="00365CC9">
          <w:rPr>
            <w:rFonts w:ascii="Times New Roman" w:eastAsia="Times New Roman" w:hAnsi="Times New Roman" w:cs="Times New Roman"/>
            <w:sz w:val="24"/>
            <w:szCs w:val="24"/>
          </w:rPr>
          <w:t>end of the permuted values’ distribution</w:t>
        </w:r>
      </w:ins>
      <w:ins w:id="370" w:author="Meyer, Michael Frederick" w:date="2021-03-24T16:37:00Z">
        <w:r w:rsidR="00276BB7">
          <w:rPr>
            <w:rFonts w:ascii="Times New Roman" w:eastAsia="Times New Roman" w:hAnsi="Times New Roman" w:cs="Times New Roman"/>
            <w:sz w:val="24"/>
            <w:szCs w:val="24"/>
          </w:rPr>
          <w:t>.</w:t>
        </w:r>
      </w:ins>
      <w:ins w:id="371" w:author="Meyer, Michael Frederick" w:date="2021-04-09T11:24:00Z">
        <w:r w:rsidR="008B40FF">
          <w:rPr>
            <w:rFonts w:ascii="Times New Roman" w:eastAsia="Times New Roman" w:hAnsi="Times New Roman" w:cs="Times New Roman"/>
            <w:sz w:val="24"/>
            <w:szCs w:val="24"/>
          </w:rPr>
          <w:t xml:space="preserve"> </w:t>
        </w:r>
      </w:ins>
      <w:ins w:id="372" w:author="Meyer, Michael Frederick" w:date="2021-04-09T11:27:00Z">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w:t>
        </w:r>
      </w:ins>
      <w:ins w:id="373" w:author="Meyer, Michael Frederick" w:date="2021-04-09T11:28:00Z">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ins>
      <w:ins w:id="374" w:author="Meyer, Michael Frederick" w:date="2021-04-09T11:29:00Z">
        <w:r w:rsidR="008B40FF">
          <w:rPr>
            <w:rFonts w:ascii="Times New Roman" w:eastAsia="Times New Roman" w:hAnsi="Times New Roman" w:cs="Times New Roman"/>
            <w:sz w:val="24"/>
            <w:szCs w:val="24"/>
          </w:rPr>
          <w:t xml:space="preserve"> those from models</w:t>
        </w:r>
      </w:ins>
      <w:ins w:id="375" w:author="Meyer, Michael Frederick" w:date="2021-04-12T13:24:00Z">
        <w:r w:rsidR="00A44FC2">
          <w:rPr>
            <w:rFonts w:ascii="Times New Roman" w:eastAsia="Times New Roman" w:hAnsi="Times New Roman" w:cs="Times New Roman"/>
            <w:sz w:val="24"/>
            <w:szCs w:val="24"/>
          </w:rPr>
          <w:t xml:space="preserve"> generated from non-permuted datasets</w:t>
        </w:r>
      </w:ins>
      <w:ins w:id="376" w:author="Meyer, Michael Frederick" w:date="2021-04-09T11:29:00Z">
        <w:r w:rsidR="008B40FF">
          <w:rPr>
            <w:rFonts w:ascii="Times New Roman" w:eastAsia="Times New Roman" w:hAnsi="Times New Roman" w:cs="Times New Roman"/>
            <w:sz w:val="24"/>
            <w:szCs w:val="24"/>
          </w:rPr>
          <w:t xml:space="preserve">. </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08F13F32"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ins w:id="377" w:author="Meyer, Michael Frederick" w:date="2021-04-07T15:53:00Z">
        <w:r w:rsidR="00FC016E">
          <w:rPr>
            <w:rFonts w:ascii="Times New Roman" w:eastAsia="Times New Roman" w:hAnsi="Times New Roman" w:cs="Times New Roman"/>
            <w:sz w:val="24"/>
            <w:szCs w:val="24"/>
          </w:rPr>
          <w:t xml:space="preserve">for amphipods </w:t>
        </w:r>
      </w:ins>
      <w:ins w:id="378" w:author="Meyer, Michael Frederick" w:date="2021-04-27T15:25:00Z">
        <w:r w:rsidR="00861ABD">
          <w:rPr>
            <w:rFonts w:ascii="Times New Roman" w:eastAsia="Times New Roman" w:hAnsi="Times New Roman" w:cs="Times New Roman"/>
            <w:sz w:val="24"/>
            <w:szCs w:val="24"/>
          </w:rPr>
          <w:t xml:space="preserve">and </w:t>
        </w:r>
      </w:ins>
      <w:ins w:id="379" w:author="Hampton, Stephanie" w:date="2021-04-23T18:17:00Z">
        <w:del w:id="380" w:author="Meyer, Michael Frederick" w:date="2021-04-27T15:25:00Z">
          <w:r w:rsidR="000519E8" w:rsidDel="00861ABD">
            <w:rPr>
              <w:rFonts w:ascii="Times New Roman" w:eastAsia="Times New Roman" w:hAnsi="Times New Roman" w:cs="Times New Roman"/>
              <w:sz w:val="24"/>
              <w:szCs w:val="24"/>
            </w:rPr>
            <w:delText xml:space="preserve"> </w:delText>
          </w:r>
        </w:del>
        <w:r w:rsidR="000519E8">
          <w:rPr>
            <w:rFonts w:ascii="Times New Roman" w:eastAsia="Times New Roman" w:hAnsi="Times New Roman" w:cs="Times New Roman"/>
            <w:sz w:val="24"/>
            <w:szCs w:val="24"/>
          </w:rPr>
          <w:t>at</w:t>
        </w:r>
      </w:ins>
      <w:ins w:id="381" w:author="Meyer, Michael Frederick" w:date="2021-04-07T15:53:00Z">
        <w:r w:rsidR="00FC016E">
          <w:rPr>
            <w:rFonts w:ascii="Times New Roman" w:eastAsia="Times New Roman" w:hAnsi="Times New Roman" w:cs="Times New Roman"/>
            <w:sz w:val="24"/>
            <w:szCs w:val="24"/>
          </w:rPr>
          <w:t xml:space="preserve"> higher </w:t>
        </w:r>
      </w:ins>
      <w:ins w:id="382" w:author="Meyer, Michael Frederick" w:date="2021-04-12T13:25:00Z">
        <w:r w:rsidR="00FC3CB6">
          <w:rPr>
            <w:rFonts w:ascii="Times New Roman" w:eastAsia="Times New Roman" w:hAnsi="Times New Roman" w:cs="Times New Roman"/>
            <w:sz w:val="24"/>
            <w:szCs w:val="24"/>
          </w:rPr>
          <w:t>taxonomic levels</w:t>
        </w:r>
      </w:ins>
      <w:ins w:id="383" w:author="Meyer, Michael Frederick" w:date="2021-04-07T15:53:00Z">
        <w:r w:rsidR="00FC016E">
          <w:rPr>
            <w:rFonts w:ascii="Times New Roman" w:eastAsia="Times New Roman" w:hAnsi="Times New Roman" w:cs="Times New Roman"/>
            <w:sz w:val="24"/>
            <w:szCs w:val="24"/>
          </w:rPr>
          <w:t xml:space="preserve"> for other macroinvertebrates </w:t>
        </w:r>
      </w:ins>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ins w:id="384" w:author="Meyer, Michael Frederick" w:date="2021-04-07T15:54:00Z">
        <w:r w:rsidR="00FC016E">
          <w:rPr>
            <w:rFonts w:ascii="Times New Roman" w:eastAsia="Times New Roman" w:hAnsi="Times New Roman" w:cs="Times New Roman"/>
            <w:sz w:val="24"/>
            <w:szCs w:val="24"/>
          </w:rPr>
          <w:t xml:space="preserve">Amphipods were kept at the genus level because their numerical and relative abundance </w:t>
        </w:r>
      </w:ins>
      <w:ins w:id="385" w:author="Meyer, Michael Frederick" w:date="2021-04-27T15:26:00Z">
        <w:r w:rsidR="00861ABD">
          <w:rPr>
            <w:rFonts w:ascii="Times New Roman" w:eastAsia="Times New Roman" w:hAnsi="Times New Roman" w:cs="Times New Roman"/>
            <w:sz w:val="24"/>
            <w:szCs w:val="24"/>
          </w:rPr>
          <w:t xml:space="preserve">markedly </w:t>
        </w:r>
      </w:ins>
      <w:ins w:id="386" w:author="Meyer, Michael Frederick" w:date="2021-04-07T15:54:00Z">
        <w:r w:rsidR="00FC016E">
          <w:rPr>
            <w:rFonts w:ascii="Times New Roman" w:eastAsia="Times New Roman" w:hAnsi="Times New Roman" w:cs="Times New Roman"/>
            <w:sz w:val="24"/>
            <w:szCs w:val="24"/>
          </w:rPr>
          <w:t xml:space="preserve">exceeded </w:t>
        </w:r>
      </w:ins>
      <w:ins w:id="387" w:author="Meyer, Michael Frederick" w:date="2021-04-07T15:55:00Z">
        <w:r w:rsidR="00FC016E">
          <w:rPr>
            <w:rFonts w:ascii="Times New Roman" w:eastAsia="Times New Roman" w:hAnsi="Times New Roman" w:cs="Times New Roman"/>
            <w:sz w:val="24"/>
            <w:szCs w:val="24"/>
          </w:rPr>
          <w:t>the abundance of other macroinvertebrates</w:t>
        </w:r>
      </w:ins>
      <w:ins w:id="388" w:author="Meyer, Michael Frederick" w:date="2021-04-27T15:26:00Z">
        <w:r w:rsidR="00861ABD">
          <w:rPr>
            <w:rFonts w:ascii="Times New Roman" w:eastAsia="Times New Roman" w:hAnsi="Times New Roman" w:cs="Times New Roman"/>
            <w:sz w:val="24"/>
            <w:szCs w:val="24"/>
          </w:rPr>
          <w:t xml:space="preserve"> (Figure S1)</w:t>
        </w:r>
      </w:ins>
      <w:ins w:id="389" w:author="Meyer, Michael Frederick" w:date="2021-04-07T15:55:00Z">
        <w:r w:rsidR="00FC016E">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lastRenderedPageBreak/>
        <w:t>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del w:id="390" w:author="Meyer, Michael Frederick" w:date="2021-04-09T11:42:00Z">
        <w:r w:rsidR="00DD6A3F" w:rsidRPr="007418CF" w:rsidDel="001F0548">
          <w:rPr>
            <w:rFonts w:ascii="Times New Roman" w:eastAsia="Times New Roman" w:hAnsi="Times New Roman" w:cs="Times New Roman"/>
            <w:sz w:val="24"/>
            <w:szCs w:val="24"/>
          </w:rPr>
          <w:delText xml:space="preserve"> (Figure S1)</w:delText>
        </w:r>
      </w:del>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ins w:id="391" w:author="Meyer, Michael Frederick" w:date="2021-04-09T11:42:00Z">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ins>
      <w:del w:id="392" w:author="Meyer, Michael Frederick" w:date="2021-04-09T11:42:00Z">
        <w:r w:rsidR="00D8535D" w:rsidRPr="009A2D94" w:rsidDel="001F0548">
          <w:rPr>
            <w:rFonts w:ascii="Times New Roman" w:eastAsia="Times New Roman" w:hAnsi="Times New Roman" w:cs="Times New Roman"/>
            <w:sz w:val="24"/>
            <w:szCs w:val="24"/>
          </w:rPr>
          <w:delText>WSS</w:delText>
        </w:r>
      </w:del>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ins w:id="393" w:author="Meyer, Michael Frederick" w:date="2021-04-09T11:42:00Z">
        <w:r w:rsidR="001F0548">
          <w:rPr>
            <w:rFonts w:ascii="Times New Roman" w:eastAsia="Times New Roman" w:hAnsi="Times New Roman" w:cs="Times New Roman"/>
            <w:sz w:val="24"/>
            <w:szCs w:val="24"/>
          </w:rPr>
          <w:t xml:space="preserve"> (Figure S3)</w:t>
        </w:r>
      </w:ins>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ins w:id="394" w:author="Meyer, Michael Frederick" w:date="2021-04-09T11:43:00Z">
        <w:r w:rsidR="001F0548">
          <w:rPr>
            <w:rFonts w:ascii="Times New Roman" w:eastAsia="Times New Roman" w:hAnsi="Times New Roman" w:cs="Times New Roman"/>
            <w:sz w:val="24"/>
            <w:szCs w:val="24"/>
          </w:rPr>
          <w:t>; Figure S4</w:t>
        </w:r>
      </w:ins>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32B82CA1"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w:t>
      </w:r>
      <w:r w:rsidR="00D8535D" w:rsidRPr="007418CF">
        <w:rPr>
          <w:rFonts w:ascii="Times New Roman" w:eastAsia="Times New Roman" w:hAnsi="Times New Roman" w:cs="Times New Roman"/>
          <w:sz w:val="24"/>
          <w:szCs w:val="24"/>
        </w:rPr>
        <w:lastRenderedPageBreak/>
        <w:t xml:space="preserve">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ins w:id="395" w:author="Meyer, Michael Frederick" w:date="2021-04-09T11:45:00Z">
        <w:r w:rsidR="001F0548">
          <w:rPr>
            <w:rFonts w:ascii="Times New Roman" w:eastAsia="Times New Roman" w:hAnsi="Times New Roman" w:cs="Times New Roman"/>
            <w:sz w:val="24"/>
            <w:szCs w:val="24"/>
          </w:rPr>
          <w:t>5</w:t>
        </w:r>
      </w:ins>
      <w:del w:id="396" w:author="Meyer, Michael Frederick" w:date="2021-04-09T11:45:00Z">
        <w:r w:rsidR="00DD6A3F"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ins w:id="397" w:author="Meyer, Michael Frederick" w:date="2021-04-09T11:45:00Z">
        <w:r w:rsidR="001F0548">
          <w:rPr>
            <w:rFonts w:ascii="Times New Roman" w:eastAsia="Times New Roman" w:hAnsi="Times New Roman" w:cs="Times New Roman"/>
            <w:sz w:val="24"/>
            <w:szCs w:val="24"/>
          </w:rPr>
          <w:t>6</w:t>
        </w:r>
      </w:ins>
      <w:del w:id="398" w:author="Meyer, Michael Frederick" w:date="2021-04-09T11:45:00Z">
        <w:r w:rsidR="00D8535D"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ins w:id="399" w:author="Meyer, Michael Frederick" w:date="2021-04-09T11:47:00Z">
        <w:r w:rsidR="001F0548">
          <w:rPr>
            <w:rFonts w:ascii="Times New Roman" w:eastAsia="Times New Roman" w:hAnsi="Times New Roman" w:cs="Times New Roman"/>
            <w:sz w:val="24"/>
            <w:szCs w:val="24"/>
          </w:rPr>
          <w:t>7</w:t>
        </w:r>
      </w:ins>
      <w:del w:id="400" w:author="Meyer, Michael Frederick" w:date="2021-04-09T11:47:00Z">
        <w:r w:rsidR="00814CE9" w:rsidRPr="007418CF" w:rsidDel="001F0548">
          <w:rPr>
            <w:rFonts w:ascii="Times New Roman" w:eastAsia="Times New Roman" w:hAnsi="Times New Roman" w:cs="Times New Roman"/>
            <w:sz w:val="24"/>
            <w:szCs w:val="24"/>
          </w:rPr>
          <w:delText>5</w:delText>
        </w:r>
      </w:del>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ins w:id="401" w:author="Meyer, Michael Frederick" w:date="2021-04-09T11:47:00Z">
        <w:r w:rsidR="001F0548">
          <w:rPr>
            <w:rFonts w:ascii="Times New Roman" w:eastAsia="Times New Roman" w:hAnsi="Times New Roman" w:cs="Times New Roman"/>
            <w:sz w:val="24"/>
            <w:szCs w:val="24"/>
          </w:rPr>
          <w:t>8</w:t>
        </w:r>
      </w:ins>
      <w:del w:id="402" w:author="Meyer, Michael Frederick" w:date="2021-04-09T11:47:00Z">
        <w:r w:rsidR="00814CE9" w:rsidRPr="007418CF" w:rsidDel="001F0548">
          <w:rPr>
            <w:rFonts w:ascii="Times New Roman" w:eastAsia="Times New Roman" w:hAnsi="Times New Roman" w:cs="Times New Roman"/>
            <w:sz w:val="24"/>
            <w:szCs w:val="24"/>
          </w:rPr>
          <w:delText>6</w:delText>
        </w:r>
      </w:del>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9FD97AA"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w:t>
      </w:r>
      <w:proofErr w:type="gramStart"/>
      <w:r w:rsidRPr="007418CF">
        <w:rPr>
          <w:rFonts w:ascii="Times New Roman" w:eastAsia="Times New Roman" w:hAnsi="Times New Roman" w:cs="Times New Roman"/>
          <w:sz w:val="24"/>
          <w:szCs w:val="24"/>
        </w:rPr>
        <w:t>log-transformed</w:t>
      </w:r>
      <w:proofErr w:type="gramEnd"/>
      <w:r w:rsidRPr="007418CF">
        <w:rPr>
          <w:rFonts w:ascii="Times New Roman" w:eastAsia="Times New Roman" w:hAnsi="Times New Roman" w:cs="Times New Roman"/>
          <w:sz w:val="24"/>
          <w:szCs w:val="24"/>
        </w:rPr>
        <w:t xml:space="preserve"> PPCP concentrations </w:t>
      </w:r>
      <w:ins w:id="403" w:author="Meyer, Michael Frederick" w:date="2021-04-06T11:21:00Z">
        <w:r w:rsidR="00CC0DDD">
          <w:rPr>
            <w:rFonts w:ascii="Times New Roman" w:eastAsia="Times New Roman" w:hAnsi="Times New Roman" w:cs="Times New Roman"/>
            <w:sz w:val="24"/>
            <w:szCs w:val="24"/>
          </w:rPr>
          <w:t xml:space="preserve">as well as IDW population </w:t>
        </w:r>
      </w:ins>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w:t>
      </w:r>
      <w:r w:rsidR="00896BF5" w:rsidRPr="007418CF">
        <w:rPr>
          <w:rFonts w:ascii="Times New Roman" w:eastAsia="Times New Roman" w:hAnsi="Times New Roman" w:cs="Times New Roman"/>
          <w:sz w:val="24"/>
          <w:szCs w:val="24"/>
        </w:rPr>
        <w:lastRenderedPageBreak/>
        <w:t xml:space="preserve">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w:t>
      </w:r>
      <w:proofErr w:type="gramStart"/>
      <w:r w:rsidR="00896BF5" w:rsidRPr="007418CF">
        <w:rPr>
          <w:rFonts w:ascii="Times New Roman" w:eastAsia="Times New Roman" w:hAnsi="Times New Roman" w:cs="Times New Roman"/>
          <w:sz w:val="24"/>
          <w:szCs w:val="24"/>
        </w:rPr>
        <w:t>log-transformed</w:t>
      </w:r>
      <w:proofErr w:type="gramEnd"/>
      <w:r w:rsidR="00896BF5" w:rsidRPr="007418CF">
        <w:rPr>
          <w:rFonts w:ascii="Times New Roman" w:eastAsia="Times New Roman" w:hAnsi="Times New Roman" w:cs="Times New Roman"/>
          <w:sz w:val="24"/>
          <w:szCs w:val="24"/>
        </w:rPr>
        <w:t xml:space="preserve"> PPCP concentrations </w:t>
      </w:r>
      <w:ins w:id="404" w:author="Meyer, Michael Frederick" w:date="2021-04-06T11:21:00Z">
        <w:r w:rsidR="00CC0DDD">
          <w:rPr>
            <w:rFonts w:ascii="Times New Roman" w:eastAsia="Times New Roman" w:hAnsi="Times New Roman" w:cs="Times New Roman"/>
            <w:sz w:val="24"/>
            <w:szCs w:val="24"/>
          </w:rPr>
          <w:t>as</w:t>
        </w:r>
      </w:ins>
      <w:ins w:id="405" w:author="Meyer, Michael Frederick" w:date="2021-04-06T11:22:00Z">
        <w:r w:rsidR="00CC0DDD">
          <w:rPr>
            <w:rFonts w:ascii="Times New Roman" w:eastAsia="Times New Roman" w:hAnsi="Times New Roman" w:cs="Times New Roman"/>
            <w:sz w:val="24"/>
            <w:szCs w:val="24"/>
          </w:rPr>
          <w:t xml:space="preserve"> well as IDW population </w:t>
        </w:r>
      </w:ins>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06" w:author="Meyer, Michael Frederick" w:date="2021-04-05T16:01:00Z">
        <w:r w:rsidR="005E16D0">
          <w:rPr>
            <w:rFonts w:ascii="Times New Roman" w:eastAsia="Times New Roman" w:hAnsi="Times New Roman" w:cs="Times New Roman"/>
            <w:sz w:val="24"/>
            <w:szCs w:val="24"/>
          </w:rPr>
          <w:t>As with sewage indicators</w:t>
        </w:r>
      </w:ins>
      <w:ins w:id="407"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w:t>
        </w:r>
      </w:ins>
      <w:ins w:id="408" w:author="Hampton, Stephanie" w:date="2021-04-23T18:19:00Z">
        <w:r w:rsidR="000519E8">
          <w:rPr>
            <w:rFonts w:ascii="Times New Roman" w:eastAsia="Times New Roman" w:hAnsi="Times New Roman" w:cs="Times New Roman"/>
            <w:sz w:val="24"/>
            <w:szCs w:val="24"/>
          </w:rPr>
          <w:t>compromised by</w:t>
        </w:r>
      </w:ins>
      <w:ins w:id="409" w:author="Meyer, Michael Frederick" w:date="2021-04-05T16:02:00Z">
        <w:r w:rsidR="005E16D0">
          <w:rPr>
            <w:rFonts w:ascii="Times New Roman" w:eastAsia="Times New Roman" w:hAnsi="Times New Roman" w:cs="Times New Roman"/>
            <w:sz w:val="24"/>
            <w:szCs w:val="24"/>
          </w:rPr>
          <w:t xml:space="preserve"> a limited sample size. To ensure the robustness of </w:t>
        </w:r>
      </w:ins>
      <w:ins w:id="410" w:author="Meyer, Michael Frederick" w:date="2021-04-05T16:03:00Z">
        <w:r w:rsidR="005E16D0">
          <w:rPr>
            <w:rFonts w:ascii="Times New Roman" w:eastAsia="Times New Roman" w:hAnsi="Times New Roman" w:cs="Times New Roman"/>
            <w:sz w:val="24"/>
            <w:szCs w:val="24"/>
          </w:rPr>
          <w:t>the</w:t>
        </w:r>
      </w:ins>
      <w:ins w:id="411" w:author="Meyer, Michael Frederick" w:date="2021-05-03T17:27:00Z">
        <w:r w:rsidR="00247590">
          <w:rPr>
            <w:rFonts w:ascii="Times New Roman" w:eastAsia="Times New Roman" w:hAnsi="Times New Roman" w:cs="Times New Roman"/>
            <w:sz w:val="24"/>
            <w:szCs w:val="24"/>
          </w:rPr>
          <w:t>se</w:t>
        </w:r>
      </w:ins>
      <w:ins w:id="412" w:author="Meyer, Michael Frederick" w:date="2021-04-05T16:03:00Z">
        <w:r w:rsidR="005E16D0">
          <w:rPr>
            <w:rFonts w:ascii="Times New Roman" w:eastAsia="Times New Roman" w:hAnsi="Times New Roman" w:cs="Times New Roman"/>
            <w:sz w:val="24"/>
            <w:szCs w:val="24"/>
          </w:rPr>
          <w:t xml:space="preserve">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413"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Mundt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414" w:author="Meyer, Michael Frederick" w:date="2021-04-06T13:53:00Z">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15" w:author="Meyer, Michael Frederick" w:date="2021-04-06T13:53:00Z">
        <w:r w:rsidR="00627DF1" w:rsidRPr="009A2D94">
          <w:rPr>
            <w:rFonts w:ascii="Times New Roman" w:hAnsi="Times New Roman" w:cs="Times New Roman"/>
            <w:sz w:val="24"/>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proofErr w:type="spellStart"/>
      <w:ins w:id="416" w:author="Meyer, Michael Frederick" w:date="2021-04-06T13:54:00Z">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17" w:author="Meyer, Michael Frederick" w:date="2021-04-06T13:54:00Z">
        <w:r w:rsidR="00627DF1" w:rsidRPr="009A2D94">
          <w:rPr>
            <w:rFonts w:ascii="Times New Roman" w:hAnsi="Times New Roman" w:cs="Times New Roman"/>
            <w:sz w:val="24"/>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418"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lastRenderedPageBreak/>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419"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420"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421" w:author="Meyer, Michael Frederick" w:date="2021-04-05T17:32:00Z">
        <w:r w:rsidR="000C51CF">
          <w:rPr>
            <w:rFonts w:ascii="Times New Roman" w:eastAsia="Times New Roman" w:hAnsi="Times New Roman" w:cs="Times New Roman"/>
            <w:sz w:val="24"/>
            <w:szCs w:val="24"/>
          </w:rPr>
          <w:t>33</w:t>
        </w:r>
      </w:ins>
      <w:ins w:id="422" w:author="Meyer, Michael Frederick" w:date="2021-04-05T17:31:00Z">
        <w:r w:rsidR="000C51CF" w:rsidRPr="007418CF">
          <w:rPr>
            <w:rFonts w:ascii="Times New Roman" w:eastAsia="Times New Roman" w:hAnsi="Times New Roman" w:cs="Times New Roman"/>
            <w:sz w:val="24"/>
            <w:szCs w:val="24"/>
          </w:rPr>
          <w:t>, p = 0.0</w:t>
        </w:r>
      </w:ins>
      <w:ins w:id="423" w:author="Meyer, Michael Frederick" w:date="2021-04-05T17:32:00Z">
        <w:r w:rsidR="000C51CF">
          <w:rPr>
            <w:rFonts w:ascii="Times New Roman" w:eastAsia="Times New Roman" w:hAnsi="Times New Roman" w:cs="Times New Roman"/>
            <w:sz w:val="24"/>
            <w:szCs w:val="24"/>
          </w:rPr>
          <w:t>2</w:t>
        </w:r>
      </w:ins>
      <w:ins w:id="424"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425"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426"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ins w:id="427" w:author="Meyer, Michael Frederick" w:date="2021-04-05T17:35:00Z"/>
          <w:rFonts w:ascii="Times New Roman" w:eastAsia="Times New Roman" w:hAnsi="Times New Roman" w:cs="Times New Roman"/>
          <w:color w:val="212121"/>
          <w:sz w:val="24"/>
          <w:szCs w:val="24"/>
        </w:rPr>
      </w:pPr>
      <w:ins w:id="428" w:author="Meyer, Michael Frederick" w:date="2021-04-05T17:28:00Z">
        <w:r>
          <w:rPr>
            <w:rFonts w:ascii="Times New Roman" w:eastAsia="Times New Roman" w:hAnsi="Times New Roman" w:cs="Times New Roman"/>
            <w:sz w:val="24"/>
            <w:szCs w:val="24"/>
          </w:rPr>
          <w:t xml:space="preserve">Permutational analyses corroborated these </w:t>
        </w:r>
      </w:ins>
      <w:ins w:id="429" w:author="Meyer, Michael Frederick" w:date="2021-04-05T17:29:00Z">
        <w:r>
          <w:rPr>
            <w:rFonts w:ascii="Times New Roman" w:eastAsia="Times New Roman" w:hAnsi="Times New Roman" w:cs="Times New Roman"/>
            <w:sz w:val="24"/>
            <w:szCs w:val="24"/>
          </w:rPr>
          <w:t>findings</w:t>
        </w:r>
      </w:ins>
      <w:ins w:id="430" w:author="Meyer, Michael Frederick" w:date="2021-04-05T17:32:00Z">
        <w:r w:rsidR="008B13CC">
          <w:rPr>
            <w:rFonts w:ascii="Times New Roman" w:eastAsia="Times New Roman" w:hAnsi="Times New Roman" w:cs="Times New Roman"/>
            <w:sz w:val="24"/>
            <w:szCs w:val="24"/>
          </w:rPr>
          <w:t>. Model</w:t>
        </w:r>
      </w:ins>
      <w:ins w:id="431" w:author="Meyer, Michael Frederick" w:date="2021-04-05T17:33:00Z">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ins>
      <w:ins w:id="432" w:author="Meyer, Michael Frederick" w:date="2021-04-27T15:32:00Z">
        <w:r w:rsidR="00816AA4">
          <w:rPr>
            <w:rFonts w:ascii="Times New Roman" w:eastAsia="Times New Roman" w:hAnsi="Times New Roman" w:cs="Times New Roman"/>
            <w:color w:val="212121"/>
            <w:sz w:val="24"/>
            <w:szCs w:val="24"/>
          </w:rPr>
          <w:t xml:space="preserve">the </w:t>
        </w:r>
      </w:ins>
      <w:ins w:id="433" w:author="Meyer, Michael Frederick" w:date="2021-04-05T17:34:00Z">
        <w:r w:rsidR="008B13CC">
          <w:rPr>
            <w:rFonts w:ascii="Times New Roman" w:eastAsia="Times New Roman" w:hAnsi="Times New Roman" w:cs="Times New Roman"/>
            <w:color w:val="212121"/>
            <w:sz w:val="24"/>
            <w:szCs w:val="24"/>
          </w:rPr>
          <w:t xml:space="preserve">tail </w:t>
        </w:r>
      </w:ins>
      <w:ins w:id="434" w:author="Meyer, Michael Frederick" w:date="2021-04-05T17:33:00Z">
        <w:r w:rsidR="008B13CC">
          <w:rPr>
            <w:rFonts w:ascii="Times New Roman" w:eastAsia="Times New Roman" w:hAnsi="Times New Roman" w:cs="Times New Roman"/>
            <w:color w:val="212121"/>
            <w:sz w:val="24"/>
            <w:szCs w:val="24"/>
          </w:rPr>
          <w:t>5% of values generated from permuted data</w:t>
        </w:r>
      </w:ins>
      <w:ins w:id="435" w:author="Meyer, Michael Frederick" w:date="2021-04-05T17:35:00Z">
        <w:r w:rsidR="008B13CC">
          <w:rPr>
            <w:rFonts w:ascii="Times New Roman" w:eastAsia="Times New Roman" w:hAnsi="Times New Roman" w:cs="Times New Roman"/>
            <w:color w:val="212121"/>
            <w:sz w:val="24"/>
            <w:szCs w:val="24"/>
          </w:rPr>
          <w:t xml:space="preserve"> (Figure S</w:t>
        </w:r>
      </w:ins>
      <w:ins w:id="436" w:author="Meyer, Michael Frederick" w:date="2021-04-09T11:51:00Z">
        <w:r w:rsidR="001F0548">
          <w:rPr>
            <w:rFonts w:ascii="Times New Roman" w:eastAsia="Times New Roman" w:hAnsi="Times New Roman" w:cs="Times New Roman"/>
            <w:color w:val="212121"/>
            <w:sz w:val="24"/>
            <w:szCs w:val="24"/>
          </w:rPr>
          <w:t>9</w:t>
        </w:r>
      </w:ins>
      <w:ins w:id="437" w:author="Meyer, Michael Frederick" w:date="2021-04-05T17:35:00Z">
        <w:r w:rsidR="008B13CC">
          <w:rPr>
            <w:rFonts w:ascii="Times New Roman" w:eastAsia="Times New Roman" w:hAnsi="Times New Roman" w:cs="Times New Roman"/>
            <w:color w:val="212121"/>
            <w:sz w:val="24"/>
            <w:szCs w:val="24"/>
          </w:rPr>
          <w:t>)</w:t>
        </w:r>
      </w:ins>
      <w:ins w:id="438" w:author="Meyer, Michael Frederick" w:date="2021-04-05T17:33:00Z">
        <w:r w:rsidR="008B13CC">
          <w:rPr>
            <w:rFonts w:ascii="Times New Roman" w:eastAsia="Times New Roman" w:hAnsi="Times New Roman" w:cs="Times New Roman"/>
            <w:color w:val="212121"/>
            <w:sz w:val="24"/>
            <w:szCs w:val="24"/>
          </w:rPr>
          <w:t>.</w:t>
        </w:r>
      </w:ins>
      <w:ins w:id="439" w:author="Meyer, Michael Frederick" w:date="2021-04-05T17:34:00Z">
        <w:r w:rsidR="008B13CC">
          <w:rPr>
            <w:rFonts w:ascii="Times New Roman" w:eastAsia="Times New Roman" w:hAnsi="Times New Roman" w:cs="Times New Roman"/>
            <w:color w:val="212121"/>
            <w:sz w:val="24"/>
            <w:szCs w:val="24"/>
          </w:rPr>
          <w:t xml:space="preserve"> </w:t>
        </w:r>
      </w:ins>
      <w:ins w:id="440" w:author="Meyer, Michael Frederick" w:date="2021-04-12T13:27:00Z">
        <w:r w:rsidR="00FC3CB6">
          <w:rPr>
            <w:rFonts w:ascii="Times New Roman" w:eastAsia="Times New Roman" w:hAnsi="Times New Roman" w:cs="Times New Roman"/>
            <w:color w:val="212121"/>
            <w:sz w:val="24"/>
            <w:szCs w:val="24"/>
          </w:rPr>
          <w:t>M</w:t>
        </w:r>
      </w:ins>
      <w:ins w:id="441" w:author="Meyer, Michael Frederick" w:date="2021-04-05T17:34:00Z">
        <w:r w:rsidR="008B13CC">
          <w:rPr>
            <w:rFonts w:ascii="Times New Roman" w:eastAsia="Times New Roman" w:hAnsi="Times New Roman" w:cs="Times New Roman"/>
            <w:color w:val="212121"/>
            <w:sz w:val="24"/>
            <w:szCs w:val="24"/>
          </w:rPr>
          <w:t xml:space="preserve">odels using total phosphorus, nitrate, ammonium, chlorophyll a, and microplastics </w:t>
        </w:r>
      </w:ins>
      <w:ins w:id="442" w:author="Meyer, Michael Frederick" w:date="2021-04-05T17:35:00Z">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ins>
      <w:ins w:id="443" w:author="Meyer, Michael Frederick" w:date="2021-04-05T17:33:00Z">
        <w:r w:rsidR="008B13CC">
          <w:rPr>
            <w:rFonts w:ascii="Times New Roman" w:eastAsia="Times New Roman" w:hAnsi="Times New Roman" w:cs="Times New Roman"/>
            <w:color w:val="212121"/>
            <w:sz w:val="24"/>
            <w:szCs w:val="24"/>
          </w:rPr>
          <w:t xml:space="preserve"> </w:t>
        </w:r>
      </w:ins>
      <w:ins w:id="444" w:author="Meyer, Michael Frederick" w:date="2021-04-05T17:35:00Z">
        <w:r w:rsidR="008B13CC">
          <w:rPr>
            <w:rFonts w:ascii="Times New Roman" w:eastAsia="Times New Roman" w:hAnsi="Times New Roman" w:cs="Times New Roman"/>
            <w:color w:val="212121"/>
            <w:sz w:val="24"/>
            <w:szCs w:val="24"/>
          </w:rPr>
          <w:t>and p-values similar to randomized datasets (Figure S</w:t>
        </w:r>
      </w:ins>
      <w:ins w:id="445" w:author="Meyer, Michael Frederick" w:date="2021-04-09T11:51:00Z">
        <w:r w:rsidR="001F0548">
          <w:rPr>
            <w:rFonts w:ascii="Times New Roman" w:eastAsia="Times New Roman" w:hAnsi="Times New Roman" w:cs="Times New Roman"/>
            <w:color w:val="212121"/>
            <w:sz w:val="24"/>
            <w:szCs w:val="24"/>
          </w:rPr>
          <w:t>9</w:t>
        </w:r>
      </w:ins>
      <w:ins w:id="446" w:author="Meyer, Michael Frederick" w:date="2021-04-05T17:35:00Z">
        <w:r w:rsidR="008B13CC">
          <w:rPr>
            <w:rFonts w:ascii="Times New Roman" w:eastAsia="Times New Roman" w:hAnsi="Times New Roman" w:cs="Times New Roman"/>
            <w:color w:val="212121"/>
            <w:sz w:val="24"/>
            <w:szCs w:val="24"/>
          </w:rPr>
          <w:t xml:space="preserve">). </w:t>
        </w:r>
      </w:ins>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lastRenderedPageBreak/>
        <w:t xml:space="preserve">Periphyton </w:t>
      </w:r>
    </w:p>
    <w:p w14:paraId="29ED411F" w14:textId="232EBD0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Ulothrix</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ins w:id="447" w:author="Meyer, Michael Frederick" w:date="2021-04-09T11:47:00Z">
        <w:r w:rsidR="001F0548">
          <w:rPr>
            <w:rFonts w:ascii="Times New Roman" w:eastAsia="Times New Roman" w:hAnsi="Times New Roman" w:cs="Times New Roman"/>
            <w:sz w:val="24"/>
            <w:szCs w:val="24"/>
          </w:rPr>
          <w:t>2</w:t>
        </w:r>
      </w:ins>
      <w:del w:id="448" w:author="Meyer, Michael Frederick" w:date="2021-04-09T11:47:00Z">
        <w:r w:rsidR="00A61F66" w:rsidRPr="007418CF" w:rsidDel="001F0548">
          <w:rPr>
            <w:rFonts w:ascii="Times New Roman" w:eastAsia="Times New Roman" w:hAnsi="Times New Roman" w:cs="Times New Roman"/>
            <w:sz w:val="24"/>
            <w:szCs w:val="24"/>
          </w:rPr>
          <w:delText>1</w:delText>
        </w:r>
      </w:del>
      <w:r w:rsidR="00A61F66" w:rsidRPr="007418CF">
        <w:rPr>
          <w:rFonts w:ascii="Times New Roman" w:eastAsia="Times New Roman" w:hAnsi="Times New Roman" w:cs="Times New Roman"/>
          <w:sz w:val="24"/>
          <w:szCs w:val="24"/>
        </w:rPr>
        <w:t>a; S</w:t>
      </w:r>
      <w:ins w:id="449" w:author="Meyer, Michael Frederick" w:date="2021-04-09T11:47:00Z">
        <w:r w:rsidR="001F0548">
          <w:rPr>
            <w:rFonts w:ascii="Times New Roman" w:eastAsia="Times New Roman" w:hAnsi="Times New Roman" w:cs="Times New Roman"/>
            <w:sz w:val="24"/>
            <w:szCs w:val="24"/>
          </w:rPr>
          <w:t>3</w:t>
        </w:r>
      </w:ins>
      <w:del w:id="450" w:author="Meyer, Michael Frederick" w:date="2021-04-09T11:47:00Z">
        <w:r w:rsidR="00A61F66" w:rsidRPr="007418CF" w:rsidDel="001F0548">
          <w:rPr>
            <w:rFonts w:ascii="Times New Roman" w:eastAsia="Times New Roman" w:hAnsi="Times New Roman" w:cs="Times New Roman"/>
            <w:sz w:val="24"/>
            <w:szCs w:val="24"/>
          </w:rPr>
          <w:delText>2</w:delText>
        </w:r>
      </w:del>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ins w:id="451" w:author="Meyer, Michael Frederick" w:date="2021-04-09T11:47:00Z">
        <w:r w:rsidR="001F0548">
          <w:rPr>
            <w:rFonts w:ascii="Times New Roman" w:eastAsia="Times New Roman" w:hAnsi="Times New Roman" w:cs="Times New Roman"/>
            <w:sz w:val="24"/>
            <w:szCs w:val="24"/>
          </w:rPr>
          <w:t>4</w:t>
        </w:r>
      </w:ins>
      <w:del w:id="452" w:author="Meyer, Michael Frederick" w:date="2021-04-09T11:47:00Z">
        <w:r w:rsidR="00A61F66" w:rsidRPr="007418CF" w:rsidDel="001F0548">
          <w:rPr>
            <w:rFonts w:ascii="Times New Roman" w:eastAsia="Times New Roman" w:hAnsi="Times New Roman" w:cs="Times New Roman"/>
            <w:sz w:val="24"/>
            <w:szCs w:val="24"/>
          </w:rPr>
          <w:delText>3</w:delText>
        </w:r>
      </w:del>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r w:rsidR="00E9349B" w:rsidRPr="007418CF">
        <w:rPr>
          <w:rFonts w:ascii="Times New Roman" w:eastAsia="Times New Roman" w:hAnsi="Times New Roman" w:cs="Times New Roman"/>
          <w:i/>
          <w:sz w:val="24"/>
          <w:szCs w:val="24"/>
        </w:rPr>
        <w:t>Ulothrix</w:t>
      </w:r>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2D70CB20"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ins w:id="453" w:author="Meyer, Michael Frederick" w:date="2021-04-09T11:47:00Z">
        <w:r w:rsidR="001F0548">
          <w:rPr>
            <w:rFonts w:ascii="Times New Roman" w:eastAsia="Times New Roman" w:hAnsi="Times New Roman" w:cs="Times New Roman"/>
            <w:sz w:val="24"/>
            <w:szCs w:val="24"/>
          </w:rPr>
          <w:t>2</w:t>
        </w:r>
      </w:ins>
      <w:del w:id="454" w:author="Meyer, Michael Frederick" w:date="2021-04-09T11:47:00Z">
        <w:r w:rsidR="00F62F7F" w:rsidRPr="007418CF" w:rsidDel="001F0548">
          <w:rPr>
            <w:rFonts w:ascii="Times New Roman" w:eastAsia="Times New Roman" w:hAnsi="Times New Roman" w:cs="Times New Roman"/>
            <w:sz w:val="24"/>
            <w:szCs w:val="24"/>
          </w:rPr>
          <w:delText>1</w:delText>
        </w:r>
      </w:del>
      <w:r w:rsidR="00F62F7F" w:rsidRPr="007418CF">
        <w:rPr>
          <w:rFonts w:ascii="Times New Roman" w:eastAsia="Times New Roman" w:hAnsi="Times New Roman" w:cs="Times New Roman"/>
          <w:sz w:val="24"/>
          <w:szCs w:val="24"/>
        </w:rPr>
        <w:t>b; S</w:t>
      </w:r>
      <w:ins w:id="455" w:author="Meyer, Michael Frederick" w:date="2021-04-09T11:47:00Z">
        <w:r w:rsidR="001F0548">
          <w:rPr>
            <w:rFonts w:ascii="Times New Roman" w:eastAsia="Times New Roman" w:hAnsi="Times New Roman" w:cs="Times New Roman"/>
            <w:sz w:val="24"/>
            <w:szCs w:val="24"/>
          </w:rPr>
          <w:t>3</w:t>
        </w:r>
      </w:ins>
      <w:del w:id="456" w:author="Meyer, Michael Frederick" w:date="2021-04-09T11:47:00Z">
        <w:r w:rsidR="00F62F7F" w:rsidRPr="007418CF" w:rsidDel="001F0548">
          <w:rPr>
            <w:rFonts w:ascii="Times New Roman" w:eastAsia="Times New Roman" w:hAnsi="Times New Roman" w:cs="Times New Roman"/>
            <w:sz w:val="24"/>
            <w:szCs w:val="24"/>
          </w:rPr>
          <w:delText>2</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ins w:id="457" w:author="Meyer, Michael Frederick" w:date="2021-05-03T17:30:00Z">
        <w:r w:rsidR="00247590">
          <w:rPr>
            <w:rFonts w:ascii="Times New Roman" w:eastAsia="Times New Roman" w:hAnsi="Times New Roman" w:cs="Times New Roman"/>
            <w:sz w:val="24"/>
            <w:szCs w:val="24"/>
          </w:rPr>
          <w:t xml:space="preserve">Figure </w:t>
        </w:r>
      </w:ins>
      <w:r w:rsidR="00F62F7F" w:rsidRPr="007418CF">
        <w:rPr>
          <w:rFonts w:ascii="Times New Roman" w:eastAsia="Times New Roman" w:hAnsi="Times New Roman" w:cs="Times New Roman"/>
          <w:sz w:val="24"/>
          <w:szCs w:val="24"/>
        </w:rPr>
        <w:t>S</w:t>
      </w:r>
      <w:ins w:id="458" w:author="Meyer, Michael Frederick" w:date="2021-04-09T11:48:00Z">
        <w:r w:rsidR="001F0548">
          <w:rPr>
            <w:rFonts w:ascii="Times New Roman" w:eastAsia="Times New Roman" w:hAnsi="Times New Roman" w:cs="Times New Roman"/>
            <w:sz w:val="24"/>
            <w:szCs w:val="24"/>
          </w:rPr>
          <w:t>4</w:t>
        </w:r>
      </w:ins>
      <w:del w:id="459" w:author="Meyer, Michael Frederick" w:date="2021-04-09T11:48:00Z">
        <w:r w:rsidR="00F62F7F" w:rsidRPr="007418CF" w:rsidDel="001F0548">
          <w:rPr>
            <w:rFonts w:ascii="Times New Roman" w:eastAsia="Times New Roman" w:hAnsi="Times New Roman" w:cs="Times New Roman"/>
            <w:sz w:val="24"/>
            <w:szCs w:val="24"/>
          </w:rPr>
          <w:delText>3</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w:t>
      </w:r>
      <w:r w:rsidR="00D8535D" w:rsidRPr="007418CF">
        <w:rPr>
          <w:rFonts w:ascii="Times New Roman" w:eastAsia="Times New Roman" w:hAnsi="Times New Roman" w:cs="Times New Roman"/>
          <w:sz w:val="24"/>
          <w:szCs w:val="24"/>
        </w:rPr>
        <w:lastRenderedPageBreak/>
        <w:t xml:space="preserve">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460"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461"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462"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2EC7BEA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w:t>
      </w:r>
      <w:proofErr w:type="gramStart"/>
      <w:r w:rsidRPr="007418CF">
        <w:rPr>
          <w:rFonts w:ascii="Times New Roman" w:eastAsia="Times New Roman" w:hAnsi="Times New Roman" w:cs="Times New Roman"/>
          <w:sz w:val="24"/>
          <w:szCs w:val="24"/>
        </w:rPr>
        <w:t>i.e.</w:t>
      </w:r>
      <w:proofErr w:type="gramEnd"/>
      <w:r w:rsidRPr="007418CF">
        <w:rPr>
          <w:rFonts w:ascii="Times New Roman" w:eastAsia="Times New Roman" w:hAnsi="Times New Roman" w:cs="Times New Roman"/>
          <w:sz w:val="24"/>
          <w:szCs w:val="24"/>
        </w:rPr>
        <w:t xml:space="preserv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ins w:id="463" w:author="Meyer, Michael Frederick" w:date="2021-04-09T11:51:00Z">
        <w:r w:rsidR="001F0548">
          <w:rPr>
            <w:rFonts w:ascii="Times New Roman" w:eastAsia="Times New Roman" w:hAnsi="Times New Roman" w:cs="Times New Roman"/>
            <w:sz w:val="24"/>
            <w:szCs w:val="24"/>
          </w:rPr>
          <w:t>10</w:t>
        </w:r>
      </w:ins>
      <w:del w:id="464" w:author="Meyer, Michael Frederick" w:date="2021-04-09T11:48: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lastRenderedPageBreak/>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ins w:id="465" w:author="Meyer, Michael Frederick" w:date="2021-04-09T11:51:00Z">
        <w:r w:rsidR="001F0548">
          <w:rPr>
            <w:rFonts w:ascii="Times New Roman" w:eastAsia="Times New Roman" w:hAnsi="Times New Roman" w:cs="Times New Roman"/>
            <w:sz w:val="24"/>
            <w:szCs w:val="24"/>
          </w:rPr>
          <w:t>10</w:t>
        </w:r>
      </w:ins>
      <w:del w:id="466" w:author="Meyer, Michael Frederick" w:date="2021-04-09T11:49: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ins w:id="467" w:author="Meyer, Michael Frederick" w:date="2021-04-05T17:37:00Z"/>
          <w:rFonts w:ascii="Times New Roman" w:eastAsia="Times New Roman" w:hAnsi="Times New Roman" w:cs="Times New Roman"/>
          <w:sz w:val="24"/>
          <w:szCs w:val="24"/>
        </w:rPr>
      </w:pPr>
    </w:p>
    <w:p w14:paraId="76DBE635" w14:textId="7F27EA22" w:rsidR="008B13CC" w:rsidRDefault="008B13CC" w:rsidP="00F31B90">
      <w:pPr>
        <w:spacing w:line="480" w:lineRule="auto"/>
        <w:rPr>
          <w:ins w:id="468" w:author="Meyer, Michael Frederick" w:date="2021-04-05T17:37:00Z"/>
          <w:rFonts w:ascii="Times New Roman" w:eastAsia="Times New Roman" w:hAnsi="Times New Roman" w:cs="Times New Roman"/>
          <w:sz w:val="24"/>
          <w:szCs w:val="24"/>
        </w:rPr>
      </w:pPr>
      <w:ins w:id="469" w:author="Meyer, Michael Frederick" w:date="2021-04-05T17:37:00Z">
        <w:r>
          <w:rPr>
            <w:rFonts w:ascii="Times New Roman" w:eastAsia="Times New Roman" w:hAnsi="Times New Roman" w:cs="Times New Roman"/>
            <w:sz w:val="24"/>
            <w:szCs w:val="24"/>
          </w:rPr>
          <w:t xml:space="preserve">With respect to food web structure, stable isotope </w:t>
        </w:r>
      </w:ins>
      <w:proofErr w:type="spellStart"/>
      <w:ins w:id="470" w:author="Meyer, Michael Frederick" w:date="2021-04-06T11:22:00Z">
        <w:r w:rsidR="00CC0DDD">
          <w:rPr>
            <w:rFonts w:ascii="Times New Roman" w:eastAsia="Times New Roman" w:hAnsi="Times New Roman" w:cs="Times New Roman"/>
            <w:sz w:val="24"/>
            <w:szCs w:val="24"/>
          </w:rPr>
          <w:t>isospaces</w:t>
        </w:r>
      </w:ins>
      <w:proofErr w:type="spellEnd"/>
      <w:ins w:id="471" w:author="Meyer, Michael Frederick" w:date="2021-04-05T17:38:00Z">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ins>
      <w:ins w:id="472" w:author="Meyer, Michael Frederick" w:date="2021-04-06T11:23:00Z">
        <w:r w:rsidR="00CC0DDD">
          <w:rPr>
            <w:rFonts w:ascii="Times New Roman" w:eastAsia="Times New Roman" w:hAnsi="Times New Roman" w:cs="Times New Roman"/>
            <w:sz w:val="24"/>
            <w:szCs w:val="24"/>
          </w:rPr>
          <w:t>d</w:t>
        </w:r>
      </w:ins>
      <w:ins w:id="473" w:author="Meyer, Michael Frederick" w:date="2021-04-05T17:38:00Z">
        <w:r w:rsidR="002D3984">
          <w:rPr>
            <w:rFonts w:ascii="Times New Roman" w:eastAsia="Times New Roman" w:hAnsi="Times New Roman" w:cs="Times New Roman"/>
            <w:sz w:val="24"/>
            <w:szCs w:val="24"/>
          </w:rPr>
          <w:t xml:space="preserve"> periphyton (Figure </w:t>
        </w:r>
      </w:ins>
      <w:ins w:id="474" w:author="Meyer, Michael Frederick" w:date="2021-04-09T11:49:00Z">
        <w:r w:rsidR="001F0548">
          <w:rPr>
            <w:rFonts w:ascii="Times New Roman" w:eastAsia="Times New Roman" w:hAnsi="Times New Roman" w:cs="Times New Roman"/>
            <w:sz w:val="24"/>
            <w:szCs w:val="24"/>
          </w:rPr>
          <w:t>6</w:t>
        </w:r>
      </w:ins>
      <w:ins w:id="475" w:author="Meyer, Michael Frederick" w:date="2021-04-05T17:38:00Z">
        <w:r w:rsidR="002D3984">
          <w:rPr>
            <w:rFonts w:ascii="Times New Roman" w:eastAsia="Times New Roman" w:hAnsi="Times New Roman" w:cs="Times New Roman"/>
            <w:sz w:val="24"/>
            <w:szCs w:val="24"/>
          </w:rPr>
          <w:t>)</w:t>
        </w:r>
      </w:ins>
      <w:ins w:id="476" w:author="Meyer, Michael Frederick" w:date="2021-04-06T11:23:00Z">
        <w:r w:rsidR="00CC0DDD">
          <w:rPr>
            <w:rFonts w:ascii="Times New Roman" w:eastAsia="Times New Roman" w:hAnsi="Times New Roman" w:cs="Times New Roman"/>
            <w:sz w:val="24"/>
            <w:szCs w:val="24"/>
          </w:rPr>
          <w:t>, corroborating findings from Yoshii (1999)</w:t>
        </w:r>
      </w:ins>
      <w:ins w:id="477" w:author="Meyer, Michael Frederick" w:date="2021-04-05T17:38:00Z">
        <w:r w:rsidR="002D3984">
          <w:rPr>
            <w:rFonts w:ascii="Times New Roman" w:eastAsia="Times New Roman" w:hAnsi="Times New Roman" w:cs="Times New Roman"/>
            <w:sz w:val="24"/>
            <w:szCs w:val="24"/>
          </w:rPr>
          <w:t xml:space="preserve">. Results from </w:t>
        </w:r>
      </w:ins>
      <w:ins w:id="478" w:author="Meyer, Michael Frederick" w:date="2021-04-05T17:39:00Z">
        <w:r w:rsidR="002D3984">
          <w:rPr>
            <w:rFonts w:ascii="Times New Roman" w:eastAsia="Times New Roman" w:hAnsi="Times New Roman" w:cs="Times New Roman"/>
            <w:sz w:val="24"/>
            <w:szCs w:val="24"/>
          </w:rPr>
          <w:t>our</w:t>
        </w:r>
      </w:ins>
      <w:ins w:id="479" w:author="Meyer, Michael Frederick" w:date="2021-04-05T17:38:00Z">
        <w:r w:rsidR="002D3984">
          <w:rPr>
            <w:rFonts w:ascii="Times New Roman" w:eastAsia="Times New Roman" w:hAnsi="Times New Roman" w:cs="Times New Roman"/>
            <w:sz w:val="24"/>
            <w:szCs w:val="24"/>
          </w:rPr>
          <w:t xml:space="preserve"> Bayesian m</w:t>
        </w:r>
      </w:ins>
      <w:ins w:id="480" w:author="Meyer, Michael Frederick" w:date="2021-04-05T17:39:00Z">
        <w:r w:rsidR="002D3984">
          <w:rPr>
            <w:rFonts w:ascii="Times New Roman" w:eastAsia="Times New Roman" w:hAnsi="Times New Roman" w:cs="Times New Roman"/>
            <w:sz w:val="24"/>
            <w:szCs w:val="24"/>
          </w:rPr>
          <w:t xml:space="preserve">ixing model further </w:t>
        </w:r>
      </w:ins>
      <w:ins w:id="481" w:author="Hampton, Stephanie" w:date="2021-04-23T18:21:00Z">
        <w:r w:rsidR="000519E8">
          <w:rPr>
            <w:rFonts w:ascii="Times New Roman" w:eastAsia="Times New Roman" w:hAnsi="Times New Roman" w:cs="Times New Roman"/>
            <w:sz w:val="24"/>
            <w:szCs w:val="24"/>
          </w:rPr>
          <w:t>implied</w:t>
        </w:r>
      </w:ins>
      <w:ins w:id="482" w:author="Meyer, Michael Frederick" w:date="2021-04-05T17:39:00Z">
        <w:r w:rsidR="002D3984">
          <w:rPr>
            <w:rFonts w:ascii="Times New Roman" w:eastAsia="Times New Roman" w:hAnsi="Times New Roman" w:cs="Times New Roman"/>
            <w:sz w:val="24"/>
            <w:szCs w:val="24"/>
          </w:rPr>
          <w:t xml:space="preserve"> that diatom</w:t>
        </w:r>
      </w:ins>
      <w:ins w:id="483" w:author="Meyer, Michael Frederick" w:date="2021-04-11T12:27:00Z">
        <w:r w:rsidR="003B079F">
          <w:rPr>
            <w:rFonts w:ascii="Times New Roman" w:eastAsia="Times New Roman" w:hAnsi="Times New Roman" w:cs="Times New Roman"/>
            <w:sz w:val="24"/>
            <w:szCs w:val="24"/>
          </w:rPr>
          <w:t>-associated fatty acids</w:t>
        </w:r>
      </w:ins>
      <w:ins w:id="484" w:author="Meyer, Michael Frederick" w:date="2021-04-05T17:39:00Z">
        <w:r w:rsidR="002D3984">
          <w:rPr>
            <w:rFonts w:ascii="Times New Roman" w:eastAsia="Times New Roman" w:hAnsi="Times New Roman" w:cs="Times New Roman"/>
            <w:sz w:val="24"/>
            <w:szCs w:val="24"/>
          </w:rPr>
          <w:t xml:space="preserve"> constitute</w:t>
        </w:r>
      </w:ins>
      <w:ins w:id="485" w:author="Meyer, Michael Frederick" w:date="2021-04-12T13:28:00Z">
        <w:r w:rsidR="00FC3CB6">
          <w:rPr>
            <w:rFonts w:ascii="Times New Roman" w:eastAsia="Times New Roman" w:hAnsi="Times New Roman" w:cs="Times New Roman"/>
            <w:sz w:val="24"/>
            <w:szCs w:val="24"/>
          </w:rPr>
          <w:t>d</w:t>
        </w:r>
      </w:ins>
      <w:ins w:id="486" w:author="Meyer, Michael Frederick" w:date="2021-04-05T17:39:00Z">
        <w:r w:rsidR="002D3984">
          <w:rPr>
            <w:rFonts w:ascii="Times New Roman" w:eastAsia="Times New Roman" w:hAnsi="Times New Roman" w:cs="Times New Roman"/>
            <w:sz w:val="24"/>
            <w:szCs w:val="24"/>
          </w:rPr>
          <w:t xml:space="preserve"> approximately 80% 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r w:rsidR="002D3984" w:rsidRPr="00104F77">
          <w:rPr>
            <w:rFonts w:ascii="Times New Roman" w:eastAsia="Times New Roman" w:hAnsi="Times New Roman" w:cs="Times New Roman"/>
            <w:i/>
            <w:sz w:val="24"/>
            <w:szCs w:val="24"/>
          </w:rPr>
          <w:t xml:space="preserve">Ulothrix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ins>
      <w:ins w:id="487" w:author="Meyer, Michael Frederick" w:date="2021-04-11T12:27:00Z">
        <w:r w:rsidR="003B079F">
          <w:rPr>
            <w:rFonts w:ascii="Times New Roman" w:eastAsia="Times New Roman" w:hAnsi="Times New Roman" w:cs="Times New Roman"/>
            <w:sz w:val="24"/>
            <w:szCs w:val="24"/>
          </w:rPr>
          <w:t xml:space="preserve">fatty acid signatures </w:t>
        </w:r>
      </w:ins>
      <w:ins w:id="488" w:author="Meyer, Michael Frederick" w:date="2021-04-05T17:39:00Z">
        <w:r w:rsidR="002D3984">
          <w:rPr>
            <w:rFonts w:ascii="Times New Roman" w:eastAsia="Times New Roman" w:hAnsi="Times New Roman" w:cs="Times New Roman"/>
            <w:sz w:val="24"/>
            <w:szCs w:val="24"/>
          </w:rPr>
          <w:t>constituted</w:t>
        </w:r>
      </w:ins>
      <w:ins w:id="489" w:author="Meyer, Michael Frederick" w:date="2021-04-05T17:40:00Z">
        <w:r w:rsidR="002D3984">
          <w:rPr>
            <w:rFonts w:ascii="Times New Roman" w:eastAsia="Times New Roman" w:hAnsi="Times New Roman" w:cs="Times New Roman"/>
            <w:sz w:val="24"/>
            <w:szCs w:val="24"/>
          </w:rPr>
          <w:t xml:space="preserve"> 12.5% and 6.4%, respectively. </w:t>
        </w:r>
      </w:ins>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7D149114" w:rsidR="00715D55" w:rsidRPr="002D3984" w:rsidRDefault="00D8535D" w:rsidP="00F31B90">
      <w:pPr>
        <w:spacing w:line="480" w:lineRule="auto"/>
        <w:rPr>
          <w:rFonts w:ascii="Times New Roman" w:eastAsia="Times New Roman" w:hAnsi="Times New Roman" w:cs="Times New Roman"/>
          <w:sz w:val="24"/>
          <w:szCs w:val="24"/>
        </w:rPr>
      </w:pPr>
      <w:del w:id="490" w:author="Meyer, Michael Frederick" w:date="2021-04-05T17:40:00Z">
        <w:r w:rsidRPr="007418CF" w:rsidDel="002D3984">
          <w:rPr>
            <w:rFonts w:ascii="Times New Roman" w:eastAsia="Times New Roman" w:hAnsi="Times New Roman" w:cs="Times New Roman"/>
            <w:sz w:val="24"/>
            <w:szCs w:val="24"/>
          </w:rPr>
          <w:delText>For both periphyton and grazers</w:delText>
        </w:r>
      </w:del>
      <w:ins w:id="491" w:author="Meyer, Michael Frederick" w:date="2021-04-05T17:41:00Z">
        <w:r w:rsidR="002D3984">
          <w:rPr>
            <w:rFonts w:ascii="Times New Roman" w:eastAsia="Times New Roman" w:hAnsi="Times New Roman" w:cs="Times New Roman"/>
            <w:sz w:val="24"/>
            <w:szCs w:val="24"/>
          </w:rPr>
          <w:t>When assessing how grazing patterns may change over our disturbance gradients</w:t>
        </w:r>
      </w:ins>
      <w:r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ins w:id="492" w:author="Meyer, Michael Frederick" w:date="2021-04-09T11:51:00Z">
        <w:r w:rsidR="009B1EA1">
          <w:rPr>
            <w:rFonts w:ascii="Times New Roman" w:eastAsia="Times New Roman" w:hAnsi="Times New Roman" w:cs="Times New Roman"/>
            <w:sz w:val="24"/>
            <w:szCs w:val="24"/>
          </w:rPr>
          <w:t>1</w:t>
        </w:r>
      </w:ins>
      <w:ins w:id="493" w:author="Meyer, Michael Frederick" w:date="2021-04-09T12:26:00Z">
        <w:r w:rsidR="00B23999">
          <w:rPr>
            <w:rFonts w:ascii="Times New Roman" w:eastAsia="Times New Roman" w:hAnsi="Times New Roman" w:cs="Times New Roman"/>
            <w:sz w:val="24"/>
            <w:szCs w:val="24"/>
          </w:rPr>
          <w:t>1</w:t>
        </w:r>
      </w:ins>
      <w:ins w:id="494" w:author="Meyer, Michael Frederick" w:date="2021-04-09T12:25:00Z">
        <w:r w:rsidR="00B23999">
          <w:rPr>
            <w:rFonts w:ascii="Times New Roman" w:eastAsia="Times New Roman" w:hAnsi="Times New Roman" w:cs="Times New Roman"/>
            <w:sz w:val="24"/>
            <w:szCs w:val="24"/>
          </w:rPr>
          <w:t>-1</w:t>
        </w:r>
      </w:ins>
      <w:ins w:id="495" w:author="Meyer, Michael Frederick" w:date="2021-04-09T12:26:00Z">
        <w:r w:rsidR="00B23999">
          <w:rPr>
            <w:rFonts w:ascii="Times New Roman" w:eastAsia="Times New Roman" w:hAnsi="Times New Roman" w:cs="Times New Roman"/>
            <w:sz w:val="24"/>
            <w:szCs w:val="24"/>
          </w:rPr>
          <w:t>2</w:t>
        </w:r>
      </w:ins>
      <w:del w:id="496" w:author="Meyer, Michael Frederick" w:date="2021-04-09T11:51:00Z">
        <w:r w:rsidR="00814CE9" w:rsidRPr="007418CF" w:rsidDel="001F0548">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w:t>
      </w:r>
      <w:del w:id="497" w:author="Meyer, Michael Frederick" w:date="2021-04-06T11:24:00Z">
        <w:r w:rsidRPr="007418CF" w:rsidDel="00CC0DDD">
          <w:rPr>
            <w:rFonts w:ascii="Times New Roman" w:eastAsia="Times New Roman" w:hAnsi="Times New Roman" w:cs="Times New Roman"/>
            <w:sz w:val="24"/>
            <w:szCs w:val="24"/>
          </w:rPr>
          <w:delText>but not</w:delText>
        </w:r>
      </w:del>
      <w:ins w:id="498" w:author="Meyer, Michael Frederick" w:date="2021-04-06T11:24:00Z">
        <w:r w:rsidR="00CC0DDD">
          <w:rPr>
            <w:rFonts w:ascii="Times New Roman" w:eastAsia="Times New Roman" w:hAnsi="Times New Roman" w:cs="Times New Roman"/>
            <w:sz w:val="24"/>
            <w:szCs w:val="24"/>
          </w:rPr>
          <w:t>and to some extent</w:t>
        </w:r>
      </w:ins>
      <w:r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ins w:id="499" w:author="Meyer, Michael Frederick" w:date="2021-04-06T11:24:00Z">
        <w:r w:rsidR="00CC0DDD">
          <w:rPr>
            <w:rFonts w:ascii="Times New Roman" w:eastAsia="Times New Roman" w:hAnsi="Times New Roman" w:cs="Times New Roman"/>
            <w:sz w:val="24"/>
            <w:szCs w:val="24"/>
          </w:rPr>
          <w:t>; Figure S</w:t>
        </w:r>
      </w:ins>
      <w:ins w:id="500" w:author="Meyer, Michael Frederick" w:date="2021-04-09T11:52:00Z">
        <w:r w:rsidR="009B1EA1">
          <w:rPr>
            <w:rFonts w:ascii="Times New Roman" w:eastAsia="Times New Roman" w:hAnsi="Times New Roman" w:cs="Times New Roman"/>
            <w:sz w:val="24"/>
            <w:szCs w:val="24"/>
          </w:rPr>
          <w:t>1</w:t>
        </w:r>
      </w:ins>
      <w:ins w:id="501" w:author="Meyer, Michael Frederick" w:date="2021-04-09T12:26:00Z">
        <w:r w:rsidR="00B23999">
          <w:rPr>
            <w:rFonts w:ascii="Times New Roman" w:eastAsia="Times New Roman" w:hAnsi="Times New Roman" w:cs="Times New Roman"/>
            <w:sz w:val="24"/>
            <w:szCs w:val="24"/>
          </w:rPr>
          <w:t>3-</w:t>
        </w:r>
      </w:ins>
      <w:ins w:id="502" w:author="Meyer, Michael Frederick" w:date="2021-04-09T11:52:00Z">
        <w:r w:rsidR="009B1EA1">
          <w:rPr>
            <w:rFonts w:ascii="Times New Roman" w:eastAsia="Times New Roman" w:hAnsi="Times New Roman" w:cs="Times New Roman"/>
            <w:sz w:val="24"/>
            <w:szCs w:val="24"/>
          </w:rPr>
          <w:t>1</w:t>
        </w:r>
      </w:ins>
      <w:ins w:id="503" w:author="Meyer, Michael Frederick" w:date="2021-04-09T12:26:00Z">
        <w:r w:rsidR="00B23999">
          <w:rPr>
            <w:rFonts w:ascii="Times New Roman" w:eastAsia="Times New Roman" w:hAnsi="Times New Roman" w:cs="Times New Roman"/>
            <w:sz w:val="24"/>
            <w:szCs w:val="24"/>
          </w:rPr>
          <w:t>5</w:t>
        </w:r>
      </w:ins>
      <w:r w:rsidRPr="007418CF">
        <w:rPr>
          <w:rFonts w:ascii="Times New Roman" w:eastAsia="Times New Roman" w:hAnsi="Times New Roman" w:cs="Times New Roman"/>
          <w:sz w:val="24"/>
          <w:szCs w:val="24"/>
        </w:rPr>
        <w:t xml:space="preserve">). </w:t>
      </w:r>
      <w:del w:id="504" w:author="Meyer, Michael Frederick" w:date="2021-04-06T11:25:00Z">
        <w:r w:rsidRPr="00104F77" w:rsidDel="00CC0DDD">
          <w:rPr>
            <w:rFonts w:ascii="Times New Roman" w:eastAsia="Times New Roman" w:hAnsi="Times New Roman" w:cs="Times New Roman"/>
            <w:i/>
            <w:sz w:val="24"/>
            <w:szCs w:val="24"/>
          </w:rPr>
          <w:delText>Amphipod</w:delText>
        </w:r>
        <w:r w:rsidRPr="007418CF" w:rsidDel="00CC0DDD">
          <w:rPr>
            <w:rFonts w:ascii="Times New Roman" w:eastAsia="Times New Roman" w:hAnsi="Times New Roman" w:cs="Times New Roman"/>
            <w:sz w:val="24"/>
            <w:szCs w:val="24"/>
          </w:rPr>
          <w:delText xml:space="preserve"> </w:delText>
        </w:r>
      </w:del>
      <w:proofErr w:type="spellStart"/>
      <w:ins w:id="505" w:author="Meyer, Michael Frederick" w:date="2021-04-06T11:25:00Z">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ins w:id="506" w:author="Meyer, Michael Frederick" w:date="2021-04-06T11:26:00Z">
        <w:r w:rsidR="00CC0DDD">
          <w:rPr>
            <w:rFonts w:ascii="Times New Roman" w:eastAsia="Times New Roman" w:hAnsi="Times New Roman" w:cs="Times New Roman"/>
            <w:sz w:val="24"/>
            <w:szCs w:val="24"/>
          </w:rPr>
          <w:t>(Figure S</w:t>
        </w:r>
      </w:ins>
      <w:ins w:id="507" w:author="Meyer, Michael Frederick" w:date="2021-04-09T11:53:00Z">
        <w:r w:rsidR="009B1EA1">
          <w:rPr>
            <w:rFonts w:ascii="Times New Roman" w:eastAsia="Times New Roman" w:hAnsi="Times New Roman" w:cs="Times New Roman"/>
            <w:sz w:val="24"/>
            <w:szCs w:val="24"/>
          </w:rPr>
          <w:t>1</w:t>
        </w:r>
      </w:ins>
      <w:ins w:id="508" w:author="Meyer, Michael Frederick" w:date="2021-04-09T12:25:00Z">
        <w:r w:rsidR="00B23999">
          <w:rPr>
            <w:rFonts w:ascii="Times New Roman" w:eastAsia="Times New Roman" w:hAnsi="Times New Roman" w:cs="Times New Roman"/>
            <w:sz w:val="24"/>
            <w:szCs w:val="24"/>
          </w:rPr>
          <w:t>3</w:t>
        </w:r>
      </w:ins>
      <w:ins w:id="509" w:author="Meyer, Michael Frederick" w:date="2021-04-06T11:26:00Z">
        <w:r w:rsidR="00CC0DD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del w:id="510" w:author="Meyer, Michael Frederick" w:date="2021-04-06T11:30:00Z">
        <w:r w:rsidR="00BD3693" w:rsidRPr="007418CF" w:rsidDel="00CC0DDD">
          <w:rPr>
            <w:rFonts w:ascii="Times New Roman" w:eastAsia="Times New Roman" w:hAnsi="Times New Roman" w:cs="Times New Roman"/>
            <w:sz w:val="24"/>
            <w:szCs w:val="24"/>
          </w:rPr>
          <w:delText>; S</w:delText>
        </w:r>
        <w:r w:rsidR="00ED3462" w:rsidRPr="007418CF" w:rsidDel="00CC0DDD">
          <w:rPr>
            <w:rFonts w:ascii="Times New Roman" w:eastAsia="Times New Roman" w:hAnsi="Times New Roman" w:cs="Times New Roman"/>
            <w:sz w:val="24"/>
            <w:szCs w:val="24"/>
          </w:rPr>
          <w:delText>6</w:delText>
        </w:r>
      </w:del>
      <w:r w:rsidR="00057DED" w:rsidRPr="007418CF">
        <w:rPr>
          <w:rFonts w:ascii="Times New Roman" w:eastAsia="Times New Roman" w:hAnsi="Times New Roman" w:cs="Times New Roman"/>
          <w:sz w:val="24"/>
          <w:szCs w:val="24"/>
        </w:rPr>
        <w:t>)</w:t>
      </w:r>
      <w:ins w:id="511" w:author="Meyer, Michael Frederick" w:date="2021-04-06T11:28:00Z">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t>
        </w:r>
      </w:ins>
      <w:ins w:id="512" w:author="Meyer, Michael Frederick" w:date="2021-04-06T11:29:00Z">
        <w:r w:rsidR="00CC0DDD">
          <w:rPr>
            <w:rFonts w:ascii="Times New Roman" w:eastAsia="Times New Roman" w:hAnsi="Times New Roman" w:cs="Times New Roman"/>
            <w:sz w:val="24"/>
            <w:szCs w:val="24"/>
          </w:rPr>
          <w:t xml:space="preserve">with an increasing IDW population (p = </w:t>
        </w:r>
      </w:ins>
      <w:ins w:id="513" w:author="Meyer, Michael Frederick" w:date="2021-04-09T11:54:00Z">
        <w:r w:rsidR="009B1EA1">
          <w:rPr>
            <w:rFonts w:ascii="Times New Roman" w:eastAsia="Times New Roman" w:hAnsi="Times New Roman" w:cs="Times New Roman"/>
            <w:sz w:val="24"/>
            <w:szCs w:val="24"/>
          </w:rPr>
          <w:t>0.01</w:t>
        </w:r>
      </w:ins>
      <w:ins w:id="514" w:author="Meyer, Michael Frederick" w:date="2021-04-06T11:29:00Z">
        <w:r w:rsidR="00CC0DDD">
          <w:rPr>
            <w:rFonts w:ascii="Times New Roman" w:eastAsia="Times New Roman" w:hAnsi="Times New Roman" w:cs="Times New Roman"/>
            <w:sz w:val="24"/>
            <w:szCs w:val="24"/>
          </w:rPr>
          <w:t>; Figure S</w:t>
        </w:r>
      </w:ins>
      <w:ins w:id="515" w:author="Meyer, Michael Frederick" w:date="2021-04-09T11:54:00Z">
        <w:r w:rsidR="009B1EA1">
          <w:rPr>
            <w:rFonts w:ascii="Times New Roman" w:eastAsia="Times New Roman" w:hAnsi="Times New Roman" w:cs="Times New Roman"/>
            <w:sz w:val="24"/>
            <w:szCs w:val="24"/>
          </w:rPr>
          <w:t>1</w:t>
        </w:r>
      </w:ins>
      <w:ins w:id="516" w:author="Meyer, Michael Frederick" w:date="2021-04-09T12:25:00Z">
        <w:r w:rsidR="00B23999">
          <w:rPr>
            <w:rFonts w:ascii="Times New Roman" w:eastAsia="Times New Roman" w:hAnsi="Times New Roman" w:cs="Times New Roman"/>
            <w:sz w:val="24"/>
            <w:szCs w:val="24"/>
          </w:rPr>
          <w:t>3</w:t>
        </w:r>
      </w:ins>
      <w:ins w:id="517" w:author="Meyer, Michael Frederick" w:date="2021-04-06T11:29:00Z">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ins w:id="518" w:author="Meyer, Michael Frederick" w:date="2021-04-06T11:30:00Z">
        <w:r w:rsidR="00CC0DDD">
          <w:rPr>
            <w:rFonts w:ascii="Times New Roman" w:eastAsia="Times New Roman" w:hAnsi="Times New Roman" w:cs="Times New Roman"/>
            <w:sz w:val="24"/>
            <w:szCs w:val="24"/>
          </w:rPr>
          <w:t>s</w:t>
        </w:r>
      </w:ins>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ins w:id="519" w:author="Meyer, Michael Frederick" w:date="2021-04-06T11:30:00Z">
        <w:r w:rsidR="00CC0DDD">
          <w:rPr>
            <w:rFonts w:ascii="Times New Roman" w:eastAsia="Times New Roman" w:hAnsi="Times New Roman" w:cs="Times New Roman"/>
            <w:sz w:val="24"/>
            <w:szCs w:val="24"/>
          </w:rPr>
          <w:t>; S</w:t>
        </w:r>
      </w:ins>
      <w:ins w:id="520" w:author="Meyer, Michael Frederick" w:date="2021-04-09T11:54:00Z">
        <w:r w:rsidR="009B1EA1">
          <w:rPr>
            <w:rFonts w:ascii="Times New Roman" w:eastAsia="Times New Roman" w:hAnsi="Times New Roman" w:cs="Times New Roman"/>
            <w:sz w:val="24"/>
            <w:szCs w:val="24"/>
          </w:rPr>
          <w:t>12</w:t>
        </w:r>
      </w:ins>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ins w:id="521" w:author="Meyer, Michael Frederick" w:date="2021-04-05T17:42:00Z">
        <w:r w:rsidR="002D3984">
          <w:rPr>
            <w:rFonts w:ascii="Times New Roman" w:eastAsia="Times New Roman" w:hAnsi="Times New Roman" w:cs="Times New Roman"/>
            <w:sz w:val="24"/>
            <w:szCs w:val="24"/>
          </w:rPr>
          <w:t>Permutational analyses for both regression analyses supported these trends</w:t>
        </w:r>
      </w:ins>
      <w:ins w:id="522" w:author="Meyer, Michael Frederick" w:date="2021-04-05T17:43:00Z">
        <w:r w:rsidR="002D3984">
          <w:rPr>
            <w:rFonts w:ascii="Times New Roman" w:eastAsia="Times New Roman" w:hAnsi="Times New Roman" w:cs="Times New Roman"/>
            <w:sz w:val="24"/>
            <w:szCs w:val="24"/>
          </w:rPr>
          <w:t>. P- and R</w:t>
        </w:r>
      </w:ins>
      <w:ins w:id="523" w:author="Meyer, Michael Frederick" w:date="2021-04-05T17:44:00Z">
        <w:r w:rsidR="002D3984">
          <w:rPr>
            <w:rFonts w:ascii="Times New Roman" w:eastAsia="Times New Roman" w:hAnsi="Times New Roman" w:cs="Times New Roman"/>
            <w:sz w:val="24"/>
            <w:szCs w:val="24"/>
            <w:vertAlign w:val="superscript"/>
          </w:rPr>
          <w:t>2</w:t>
        </w:r>
        <w:r w:rsidR="002D3984">
          <w:rPr>
            <w:rFonts w:ascii="Times New Roman" w:eastAsia="Times New Roman" w:hAnsi="Times New Roman" w:cs="Times New Roman"/>
            <w:sz w:val="24"/>
            <w:szCs w:val="24"/>
          </w:rPr>
          <w:t xml:space="preserve"> values estimated for periphyton models were within the </w:t>
        </w:r>
      </w:ins>
      <w:ins w:id="524" w:author="Meyer, Michael Frederick" w:date="2021-04-12T13:29:00Z">
        <w:r w:rsidR="00FC3CB6">
          <w:rPr>
            <w:rFonts w:ascii="Times New Roman" w:eastAsia="Times New Roman" w:hAnsi="Times New Roman" w:cs="Times New Roman"/>
            <w:sz w:val="24"/>
            <w:szCs w:val="24"/>
          </w:rPr>
          <w:t>5</w:t>
        </w:r>
      </w:ins>
      <w:ins w:id="525" w:author="Meyer, Michael Frederick" w:date="2021-04-05T17:44:00Z">
        <w:r w:rsidR="002D3984">
          <w:rPr>
            <w:rFonts w:ascii="Times New Roman" w:eastAsia="Times New Roman" w:hAnsi="Times New Roman" w:cs="Times New Roman"/>
            <w:sz w:val="24"/>
            <w:szCs w:val="24"/>
          </w:rPr>
          <w:t xml:space="preserve">% margins in </w:t>
        </w:r>
      </w:ins>
      <w:ins w:id="526" w:author="Meyer, Michael Frederick" w:date="2021-04-06T11:30:00Z">
        <w:r w:rsidR="00CC0DDD">
          <w:rPr>
            <w:rFonts w:ascii="Times New Roman" w:eastAsia="Times New Roman" w:hAnsi="Times New Roman" w:cs="Times New Roman"/>
            <w:sz w:val="24"/>
            <w:szCs w:val="24"/>
          </w:rPr>
          <w:t>comparison</w:t>
        </w:r>
      </w:ins>
      <w:ins w:id="527" w:author="Meyer, Michael Frederick" w:date="2021-04-05T17:44:00Z">
        <w:r w:rsidR="002D3984">
          <w:rPr>
            <w:rFonts w:ascii="Times New Roman" w:eastAsia="Times New Roman" w:hAnsi="Times New Roman" w:cs="Times New Roman"/>
            <w:sz w:val="24"/>
            <w:szCs w:val="24"/>
          </w:rPr>
          <w:t xml:space="preserve"> to models produced with a ran</w:t>
        </w:r>
      </w:ins>
      <w:ins w:id="528" w:author="Meyer, Michael Frederick" w:date="2021-04-05T17:45:00Z">
        <w:r w:rsidR="002D3984">
          <w:rPr>
            <w:rFonts w:ascii="Times New Roman" w:eastAsia="Times New Roman" w:hAnsi="Times New Roman" w:cs="Times New Roman"/>
            <w:sz w:val="24"/>
            <w:szCs w:val="24"/>
          </w:rPr>
          <w:t xml:space="preserve">domized dataset (Figure </w:t>
        </w:r>
      </w:ins>
      <w:ins w:id="529" w:author="Meyer, Michael Frederick" w:date="2021-04-09T12:03:00Z">
        <w:r w:rsidR="00447FAC">
          <w:rPr>
            <w:rFonts w:ascii="Times New Roman" w:eastAsia="Times New Roman" w:hAnsi="Times New Roman" w:cs="Times New Roman"/>
            <w:sz w:val="24"/>
            <w:szCs w:val="24"/>
          </w:rPr>
          <w:t>S1</w:t>
        </w:r>
      </w:ins>
      <w:ins w:id="530" w:author="Meyer, Michael Frederick" w:date="2021-04-09T12:28:00Z">
        <w:r w:rsidR="00102EC9">
          <w:rPr>
            <w:rFonts w:ascii="Times New Roman" w:eastAsia="Times New Roman" w:hAnsi="Times New Roman" w:cs="Times New Roman"/>
            <w:sz w:val="24"/>
            <w:szCs w:val="24"/>
          </w:rPr>
          <w:t>1</w:t>
        </w:r>
      </w:ins>
      <w:ins w:id="531" w:author="Meyer, Michael Frederick" w:date="2021-04-09T12:25:00Z">
        <w:r w:rsidR="00B23999">
          <w:rPr>
            <w:rFonts w:ascii="Times New Roman" w:eastAsia="Times New Roman" w:hAnsi="Times New Roman" w:cs="Times New Roman"/>
            <w:sz w:val="24"/>
            <w:szCs w:val="24"/>
          </w:rPr>
          <w:t>-1</w:t>
        </w:r>
      </w:ins>
      <w:ins w:id="532" w:author="Meyer, Michael Frederick" w:date="2021-04-09T12:28:00Z">
        <w:r w:rsidR="00102EC9">
          <w:rPr>
            <w:rFonts w:ascii="Times New Roman" w:eastAsia="Times New Roman" w:hAnsi="Times New Roman" w:cs="Times New Roman"/>
            <w:sz w:val="24"/>
            <w:szCs w:val="24"/>
          </w:rPr>
          <w:t>2</w:t>
        </w:r>
      </w:ins>
      <w:ins w:id="533" w:author="Meyer, Michael Frederick" w:date="2021-04-09T12:03:00Z">
        <w:r w:rsidR="00447FAC">
          <w:rPr>
            <w:rFonts w:ascii="Times New Roman" w:eastAsia="Times New Roman" w:hAnsi="Times New Roman" w:cs="Times New Roman"/>
            <w:sz w:val="24"/>
            <w:szCs w:val="24"/>
          </w:rPr>
          <w:t>; S1</w:t>
        </w:r>
      </w:ins>
      <w:ins w:id="534" w:author="Meyer, Michael Frederick" w:date="2021-04-09T12:25:00Z">
        <w:r w:rsidR="00B23999">
          <w:rPr>
            <w:rFonts w:ascii="Times New Roman" w:eastAsia="Times New Roman" w:hAnsi="Times New Roman" w:cs="Times New Roman"/>
            <w:sz w:val="24"/>
            <w:szCs w:val="24"/>
          </w:rPr>
          <w:t>4</w:t>
        </w:r>
      </w:ins>
      <w:ins w:id="535" w:author="Meyer, Michael Frederick" w:date="2021-04-09T12:03:00Z">
        <w:r w:rsidR="00447FAC">
          <w:rPr>
            <w:rFonts w:ascii="Times New Roman" w:eastAsia="Times New Roman" w:hAnsi="Times New Roman" w:cs="Times New Roman"/>
            <w:sz w:val="24"/>
            <w:szCs w:val="24"/>
          </w:rPr>
          <w:t>-15</w:t>
        </w:r>
      </w:ins>
      <w:ins w:id="536" w:author="Meyer, Michael Frederick" w:date="2021-04-05T17:45:00Z">
        <w:r w:rsidR="002D3984">
          <w:rPr>
            <w:rFonts w:ascii="Times New Roman" w:eastAsia="Times New Roman" w:hAnsi="Times New Roman" w:cs="Times New Roman"/>
            <w:sz w:val="24"/>
            <w:szCs w:val="24"/>
          </w:rPr>
          <w:t xml:space="preserve">). </w:t>
        </w:r>
        <w:r w:rsidR="002D3984">
          <w:rPr>
            <w:rFonts w:ascii="Times New Roman" w:eastAsia="Times New Roman" w:hAnsi="Times New Roman" w:cs="Times New Roman"/>
            <w:sz w:val="24"/>
            <w:szCs w:val="24"/>
          </w:rPr>
          <w:lastRenderedPageBreak/>
          <w:t xml:space="preserve">Similarly, model estimates for both </w:t>
        </w:r>
        <w:r w:rsidR="002D3984" w:rsidRPr="00104F77">
          <w:rPr>
            <w:rFonts w:ascii="Times New Roman" w:eastAsia="Times New Roman" w:hAnsi="Times New Roman" w:cs="Times New Roman"/>
            <w:i/>
            <w:sz w:val="24"/>
            <w:szCs w:val="24"/>
          </w:rPr>
          <w:t xml:space="preserve">E. </w:t>
        </w:r>
        <w:proofErr w:type="spellStart"/>
        <w:r w:rsidR="002D3984" w:rsidRPr="00104F77">
          <w:rPr>
            <w:rFonts w:ascii="Times New Roman" w:eastAsia="Times New Roman" w:hAnsi="Times New Roman" w:cs="Times New Roman"/>
            <w:i/>
            <w:sz w:val="24"/>
            <w:szCs w:val="24"/>
          </w:rPr>
          <w:t>verrcusos</w:t>
        </w:r>
        <w:proofErr w:type="spellEnd"/>
        <w:r w:rsidR="002D3984">
          <w:rPr>
            <w:rFonts w:ascii="Times New Roman" w:eastAsia="Times New Roman" w:hAnsi="Times New Roman" w:cs="Times New Roman"/>
            <w:sz w:val="24"/>
            <w:szCs w:val="24"/>
          </w:rPr>
          <w:t xml:space="preserve"> and </w:t>
        </w:r>
        <w:r w:rsidR="002D3984" w:rsidRPr="00104F77">
          <w:rPr>
            <w:rFonts w:ascii="Times New Roman" w:eastAsia="Times New Roman" w:hAnsi="Times New Roman" w:cs="Times New Roman"/>
            <w:i/>
            <w:sz w:val="24"/>
            <w:szCs w:val="24"/>
          </w:rPr>
          <w:t xml:space="preserve">E. </w:t>
        </w:r>
        <w:proofErr w:type="spellStart"/>
        <w:r w:rsidR="002D3984" w:rsidRPr="00104F77">
          <w:rPr>
            <w:rFonts w:ascii="Times New Roman" w:eastAsia="Times New Roman" w:hAnsi="Times New Roman" w:cs="Times New Roman"/>
            <w:i/>
            <w:sz w:val="24"/>
            <w:szCs w:val="24"/>
          </w:rPr>
          <w:t>vittatus</w:t>
        </w:r>
        <w:proofErr w:type="spellEnd"/>
        <w:r w:rsidR="002D3984">
          <w:rPr>
            <w:rFonts w:ascii="Times New Roman" w:eastAsia="Times New Roman" w:hAnsi="Times New Roman" w:cs="Times New Roman"/>
            <w:sz w:val="24"/>
            <w:szCs w:val="24"/>
          </w:rPr>
          <w:t xml:space="preserve"> were more reflective of those observed from </w:t>
        </w:r>
      </w:ins>
      <w:ins w:id="537" w:author="Meyer, Michael Frederick" w:date="2021-04-05T17:46:00Z">
        <w:r w:rsidR="002D3984">
          <w:rPr>
            <w:rFonts w:ascii="Times New Roman" w:eastAsia="Times New Roman" w:hAnsi="Times New Roman" w:cs="Times New Roman"/>
            <w:sz w:val="24"/>
            <w:szCs w:val="24"/>
          </w:rPr>
          <w:t>randomized datasets</w:t>
        </w:r>
      </w:ins>
      <w:ins w:id="538" w:author="Meyer, Michael Frederick" w:date="2021-04-09T12:04:00Z">
        <w:r w:rsidR="00447FAC">
          <w:rPr>
            <w:rFonts w:ascii="Times New Roman" w:eastAsia="Times New Roman" w:hAnsi="Times New Roman" w:cs="Times New Roman"/>
            <w:sz w:val="24"/>
            <w:szCs w:val="24"/>
          </w:rPr>
          <w:t xml:space="preserve"> (Figure S1</w:t>
        </w:r>
      </w:ins>
      <w:ins w:id="539" w:author="Meyer, Michael Frederick" w:date="2021-04-09T12:28:00Z">
        <w:r w:rsidR="00102EC9">
          <w:rPr>
            <w:rFonts w:ascii="Times New Roman" w:eastAsia="Times New Roman" w:hAnsi="Times New Roman" w:cs="Times New Roman"/>
            <w:sz w:val="24"/>
            <w:szCs w:val="24"/>
          </w:rPr>
          <w:t>1</w:t>
        </w:r>
      </w:ins>
      <w:ins w:id="540" w:author="Meyer, Michael Frederick" w:date="2021-04-09T12:24:00Z">
        <w:r w:rsidR="00B23999">
          <w:rPr>
            <w:rFonts w:ascii="Times New Roman" w:eastAsia="Times New Roman" w:hAnsi="Times New Roman" w:cs="Times New Roman"/>
            <w:sz w:val="24"/>
            <w:szCs w:val="24"/>
          </w:rPr>
          <w:t>-1</w:t>
        </w:r>
      </w:ins>
      <w:ins w:id="541" w:author="Meyer, Michael Frederick" w:date="2021-04-09T12:28:00Z">
        <w:r w:rsidR="00102EC9">
          <w:rPr>
            <w:rFonts w:ascii="Times New Roman" w:eastAsia="Times New Roman" w:hAnsi="Times New Roman" w:cs="Times New Roman"/>
            <w:sz w:val="24"/>
            <w:szCs w:val="24"/>
          </w:rPr>
          <w:t>2</w:t>
        </w:r>
      </w:ins>
      <w:ins w:id="542" w:author="Meyer, Michael Frederick" w:date="2021-04-09T12:04:00Z">
        <w:r w:rsidR="00447FAC">
          <w:rPr>
            <w:rFonts w:ascii="Times New Roman" w:eastAsia="Times New Roman" w:hAnsi="Times New Roman" w:cs="Times New Roman"/>
            <w:sz w:val="24"/>
            <w:szCs w:val="24"/>
          </w:rPr>
          <w:t>; S1</w:t>
        </w:r>
      </w:ins>
      <w:ins w:id="543" w:author="Meyer, Michael Frederick" w:date="2021-04-09T12:24:00Z">
        <w:r w:rsidR="00B23999">
          <w:rPr>
            <w:rFonts w:ascii="Times New Roman" w:eastAsia="Times New Roman" w:hAnsi="Times New Roman" w:cs="Times New Roman"/>
            <w:sz w:val="24"/>
            <w:szCs w:val="24"/>
          </w:rPr>
          <w:t>4</w:t>
        </w:r>
      </w:ins>
      <w:ins w:id="544" w:author="Meyer, Michael Frederick" w:date="2021-04-09T12:04:00Z">
        <w:r w:rsidR="00447FAC">
          <w:rPr>
            <w:rFonts w:ascii="Times New Roman" w:eastAsia="Times New Roman" w:hAnsi="Times New Roman" w:cs="Times New Roman"/>
            <w:sz w:val="24"/>
            <w:szCs w:val="24"/>
          </w:rPr>
          <w:t>-15)</w:t>
        </w:r>
      </w:ins>
      <w:commentRangeStart w:id="545"/>
      <w:ins w:id="546" w:author="Meyer, Michael Frederick" w:date="2021-04-05T17:46:00Z">
        <w:r w:rsidR="002D3984">
          <w:rPr>
            <w:rFonts w:ascii="Times New Roman" w:eastAsia="Times New Roman" w:hAnsi="Times New Roman" w:cs="Times New Roman"/>
            <w:sz w:val="24"/>
            <w:szCs w:val="24"/>
          </w:rPr>
          <w:t>.</w:t>
        </w:r>
      </w:ins>
      <w:commentRangeEnd w:id="545"/>
      <w:r w:rsidR="00373170">
        <w:rPr>
          <w:rStyle w:val="CommentReference"/>
        </w:rPr>
        <w:commentReference w:id="545"/>
      </w:r>
      <w:ins w:id="547" w:author="Meyer, Michael Frederick" w:date="2021-04-05T17:46:00Z">
        <w:r w:rsidR="002D3984">
          <w:rPr>
            <w:rFonts w:ascii="Times New Roman" w:eastAsia="Times New Roman" w:hAnsi="Times New Roman" w:cs="Times New Roman"/>
            <w:sz w:val="24"/>
            <w:szCs w:val="24"/>
          </w:rPr>
          <w:t xml:space="preserve"> </w:t>
        </w:r>
      </w:ins>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3E54CC55"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ins w:id="548" w:author="Meyer, Michael Frederick" w:date="2021-05-03T17:33:00Z">
        <w:r w:rsidR="00247590">
          <w:rPr>
            <w:rFonts w:ascii="Times New Roman" w:eastAsia="Times New Roman" w:hAnsi="Times New Roman" w:cs="Times New Roman"/>
            <w:sz w:val="24"/>
            <w:szCs w:val="24"/>
          </w:rPr>
          <w:t xml:space="preserve"> concentrations</w:t>
        </w:r>
      </w:ins>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ins w:id="549" w:author="Meyer, Michael Frederick" w:date="2021-05-03T17:33:00Z">
        <w:r w:rsidR="00247590">
          <w:rPr>
            <w:rFonts w:ascii="Times New Roman" w:eastAsia="Times New Roman" w:hAnsi="Times New Roman" w:cs="Times New Roman"/>
            <w:sz w:val="24"/>
            <w:szCs w:val="24"/>
          </w:rPr>
          <w:t xml:space="preserve"> values</w:t>
        </w:r>
      </w:ins>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ins w:id="550" w:author="Meyer, Michael Frederick" w:date="2021-04-12T13:30:00Z">
        <w:r w:rsidR="00FC3CB6">
          <w:rPr>
            <w:rFonts w:ascii="Times New Roman" w:eastAsia="Times New Roman" w:hAnsi="Times New Roman" w:cs="Times New Roman"/>
            <w:sz w:val="24"/>
            <w:szCs w:val="24"/>
          </w:rPr>
          <w:t xml:space="preserve">as well as ammonium </w:t>
        </w:r>
      </w:ins>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 xml:space="preserve">have the potential to contribute substantial nutrient </w:t>
      </w:r>
      <w:r w:rsidR="00C451C6" w:rsidRPr="007418CF">
        <w:rPr>
          <w:rFonts w:ascii="Times New Roman" w:eastAsia="Times New Roman" w:hAnsi="Times New Roman" w:cs="Times New Roman"/>
          <w:sz w:val="24"/>
          <w:szCs w:val="24"/>
        </w:rPr>
        <w:lastRenderedPageBreak/>
        <w:t>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ins w:id="551" w:author="Meyer, Michael Frederick" w:date="2021-04-12T13:31:00Z">
        <w:r w:rsidR="00FC3CB6">
          <w:rPr>
            <w:rFonts w:ascii="Times New Roman" w:eastAsia="Times New Roman" w:hAnsi="Times New Roman" w:cs="Times New Roman"/>
            <w:sz w:val="24"/>
            <w:szCs w:val="24"/>
          </w:rPr>
          <w:t xml:space="preserve">, </w:t>
        </w:r>
      </w:ins>
      <w:ins w:id="552" w:author="Meyer, Michael Frederick" w:date="2021-04-12T13:32:00Z">
        <w:r w:rsidR="00FC3CB6">
          <w:rPr>
            <w:rFonts w:ascii="Times New Roman" w:eastAsia="Times New Roman" w:hAnsi="Times New Roman" w:cs="Times New Roman"/>
            <w:sz w:val="24"/>
            <w:szCs w:val="24"/>
          </w:rPr>
          <w:t xml:space="preserve">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ins>
      <w:r w:rsidR="00FC3CB6">
        <w:rPr>
          <w:rFonts w:ascii="Times New Roman" w:eastAsia="Times New Roman" w:hAnsi="Times New Roman" w:cs="Times New Roman"/>
          <w:sz w:val="24"/>
          <w:szCs w:val="24"/>
        </w:rPr>
        <w:fldChar w:fldCharType="separate"/>
      </w:r>
      <w:ins w:id="553" w:author="Meyer, Michael Frederick" w:date="2021-04-12T13:32:00Z">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ins>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w:t>
      </w:r>
      <w:r w:rsidR="00FB2203" w:rsidRPr="007418CF">
        <w:rPr>
          <w:rFonts w:ascii="Times New Roman" w:eastAsia="Times New Roman" w:hAnsi="Times New Roman" w:cs="Times New Roman"/>
          <w:sz w:val="24"/>
          <w:szCs w:val="24"/>
        </w:rPr>
        <w:lastRenderedPageBreak/>
        <w:t xml:space="preserve">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limnic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73E69868"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lastRenderedPageBreak/>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554"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554"/>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ins w:id="555" w:author="Meyer, Michael Frederick" w:date="2021-04-06T11:47:00Z">
        <w:r w:rsidR="00373909">
          <w:rPr>
            <w:rFonts w:ascii="Times New Roman" w:eastAsia="Times New Roman" w:hAnsi="Times New Roman" w:cs="Times New Roman"/>
            <w:sz w:val="24"/>
            <w:szCs w:val="24"/>
          </w:rPr>
          <w:t>h</w:t>
        </w:r>
      </w:ins>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2590497"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ins w:id="556" w:author="Meyer, Michael Frederick" w:date="2021-04-07T15:18:00Z">
        <w:r w:rsidR="006A547B">
          <w:rPr>
            <w:rFonts w:ascii="Times New Roman" w:eastAsia="Times New Roman" w:hAnsi="Times New Roman" w:cs="Times New Roman"/>
            <w:sz w:val="24"/>
            <w:szCs w:val="24"/>
          </w:rPr>
          <w:t xml:space="preserve">relative </w:t>
        </w:r>
      </w:ins>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r w:rsidR="007546C9" w:rsidRPr="007418CF">
        <w:rPr>
          <w:rFonts w:ascii="Times New Roman" w:eastAsia="Times New Roman" w:hAnsi="Times New Roman" w:cs="Times New Roman"/>
          <w:i/>
          <w:sz w:val="24"/>
          <w:szCs w:val="24"/>
        </w:rPr>
        <w:t>Ulothrix</w:t>
      </w:r>
      <w:r w:rsidR="007546C9" w:rsidRPr="007418CF">
        <w:rPr>
          <w:rFonts w:ascii="Times New Roman" w:eastAsia="Times New Roman" w:hAnsi="Times New Roman" w:cs="Times New Roman"/>
          <w:sz w:val="24"/>
          <w:szCs w:val="24"/>
        </w:rPr>
        <w:t xml:space="preserve"> </w:t>
      </w:r>
      <w:ins w:id="557" w:author="Meyer, Michael Frederick" w:date="2021-04-12T13:40:00Z">
        <w:r w:rsidR="007637C9">
          <w:rPr>
            <w:rFonts w:ascii="Times New Roman" w:eastAsia="Times New Roman" w:hAnsi="Times New Roman" w:cs="Times New Roman"/>
            <w:sz w:val="24"/>
            <w:szCs w:val="24"/>
          </w:rPr>
          <w:t xml:space="preserve">spp. </w:t>
        </w:r>
      </w:ins>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ins w:id="558" w:author="Meyer, Michael Frederick" w:date="2021-04-12T13:40:00Z">
        <w:r w:rsidR="007637C9">
          <w:rPr>
            <w:rFonts w:ascii="Times New Roman" w:eastAsia="Times New Roman" w:hAnsi="Times New Roman" w:cs="Times New Roman"/>
            <w:sz w:val="24"/>
            <w:szCs w:val="24"/>
          </w:rPr>
          <w:t xml:space="preserve">spp. </w:t>
        </w:r>
      </w:ins>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r w:rsidR="00D8535D" w:rsidRPr="007418CF">
        <w:rPr>
          <w:rFonts w:ascii="Times New Roman" w:eastAsia="Times New Roman" w:hAnsi="Times New Roman" w:cs="Times New Roman"/>
          <w:i/>
          <w:sz w:val="24"/>
          <w:szCs w:val="24"/>
        </w:rPr>
        <w:t>Ulothrix</w:t>
      </w:r>
      <w:r w:rsidR="00D8535D" w:rsidRPr="007418CF">
        <w:rPr>
          <w:rFonts w:ascii="Times New Roman" w:eastAsia="Times New Roman" w:hAnsi="Times New Roman" w:cs="Times New Roman"/>
          <w:sz w:val="24"/>
          <w:szCs w:val="24"/>
        </w:rPr>
        <w:t xml:space="preserve"> </w:t>
      </w:r>
      <w:ins w:id="559" w:author="Meyer, Michael Frederick" w:date="2021-04-12T13:40:00Z">
        <w:r w:rsidR="00804FB7">
          <w:rPr>
            <w:rFonts w:ascii="Times New Roman" w:eastAsia="Times New Roman" w:hAnsi="Times New Roman" w:cs="Times New Roman"/>
            <w:sz w:val="24"/>
            <w:szCs w:val="24"/>
          </w:rPr>
          <w:t xml:space="preserve">spp. </w:t>
        </w:r>
      </w:ins>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ins w:id="560" w:author="Meyer, Michael Frederick" w:date="2021-04-07T15:30:00Z">
        <w:r w:rsidR="007467FD">
          <w:rPr>
            <w:rFonts w:ascii="Times New Roman" w:eastAsia="Times New Roman" w:hAnsi="Times New Roman" w:cs="Times New Roman"/>
            <w:sz w:val="24"/>
            <w:szCs w:val="24"/>
          </w:rPr>
          <w:t>While the potential does exist for both diatoms and filamentous taxa to increase in numerical abundance with increasing</w:t>
        </w:r>
      </w:ins>
      <w:ins w:id="561" w:author="Meyer, Michael Frederick" w:date="2021-04-12T13:41:00Z">
        <w:r w:rsidR="00804FB7">
          <w:rPr>
            <w:rFonts w:ascii="Times New Roman" w:eastAsia="Times New Roman" w:hAnsi="Times New Roman" w:cs="Times New Roman"/>
            <w:sz w:val="24"/>
            <w:szCs w:val="24"/>
          </w:rPr>
          <w:t xml:space="preserve"> sewage pollution</w:t>
        </w:r>
      </w:ins>
      <w:ins w:id="562" w:author="Meyer, Michael Frederick" w:date="2021-04-07T15:30:00Z">
        <w:r w:rsidR="007467FD">
          <w:rPr>
            <w:rFonts w:ascii="Times New Roman" w:eastAsia="Times New Roman" w:hAnsi="Times New Roman" w:cs="Times New Roman"/>
            <w:sz w:val="24"/>
            <w:szCs w:val="24"/>
          </w:rPr>
          <w:t xml:space="preserve">, </w:t>
        </w:r>
      </w:ins>
      <w:del w:id="563" w:author="Meyer, Michael Frederick" w:date="2021-04-07T15:30:00Z">
        <w:r w:rsidR="000307DE" w:rsidRPr="007418CF" w:rsidDel="007467FD">
          <w:rPr>
            <w:rFonts w:ascii="Times New Roman" w:eastAsia="Times New Roman" w:hAnsi="Times New Roman" w:cs="Times New Roman"/>
            <w:sz w:val="24"/>
            <w:szCs w:val="24"/>
          </w:rPr>
          <w:delText>O</w:delText>
        </w:r>
      </w:del>
      <w:ins w:id="564" w:author="Meyer, Michael Frederick" w:date="2021-04-07T15:30:00Z">
        <w:r w:rsidR="007467FD">
          <w:rPr>
            <w:rFonts w:ascii="Times New Roman" w:eastAsia="Times New Roman" w:hAnsi="Times New Roman" w:cs="Times New Roman"/>
            <w:sz w:val="24"/>
            <w:szCs w:val="24"/>
          </w:rPr>
          <w:t>o</w:t>
        </w:r>
      </w:ins>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lastRenderedPageBreak/>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4BC4EF0A"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differ along our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ins w:id="565" w:author="Meyer, Michael Frederick" w:date="2021-04-12T13:42:00Z">
        <w:r w:rsidR="00804FB7">
          <w:rPr>
            <w:rFonts w:ascii="Times New Roman" w:eastAsia="Times New Roman" w:hAnsi="Times New Roman" w:cs="Times New Roman"/>
            <w:sz w:val="24"/>
            <w:szCs w:val="24"/>
          </w:rPr>
          <w:t xml:space="preserve">mixing processes </w:t>
        </w:r>
      </w:ins>
      <w:del w:id="566" w:author="Meyer, Michael Frederick" w:date="2021-04-12T13:42:00Z">
        <w:r w:rsidR="00585EED" w:rsidRPr="007418CF" w:rsidDel="00804FB7">
          <w:rPr>
            <w:rFonts w:ascii="Times New Roman" w:eastAsia="Times New Roman" w:hAnsi="Times New Roman" w:cs="Times New Roman"/>
            <w:sz w:val="24"/>
            <w:szCs w:val="24"/>
          </w:rPr>
          <w:delText xml:space="preserve">advective, dispersive, and diffusive transport </w:delText>
        </w:r>
      </w:del>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2E8A379"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ins w:id="567" w:author="Meyer, Michael Frederick" w:date="2021-04-12T13:43:00Z">
        <w:r w:rsidR="00804FB7">
          <w:rPr>
            <w:rFonts w:ascii="Times New Roman" w:eastAsia="Times New Roman" w:hAnsi="Times New Roman" w:cs="Times New Roman"/>
            <w:sz w:val="24"/>
            <w:szCs w:val="24"/>
          </w:rPr>
          <w:t xml:space="preserve">cumulative </w:t>
        </w:r>
      </w:ins>
      <w:del w:id="568" w:author="Meyer, Michael Frederick" w:date="2021-04-27T15:53:00Z">
        <w:r w:rsidR="007E0747" w:rsidRPr="007418CF" w:rsidDel="00E01916">
          <w:rPr>
            <w:rFonts w:ascii="Times New Roman" w:eastAsia="Times New Roman" w:hAnsi="Times New Roman" w:cs="Times New Roman"/>
            <w:sz w:val="24"/>
            <w:szCs w:val="24"/>
          </w:rPr>
          <w:delText xml:space="preserve">levels </w:delText>
        </w:r>
      </w:del>
      <w:ins w:id="569" w:author="Meyer, Michael Frederick" w:date="2021-04-27T15:53:00Z">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ins>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xml:space="preserve">, 18:1ω9, </w:t>
      </w:r>
      <w:r w:rsidR="00911372" w:rsidRPr="007418CF">
        <w:rPr>
          <w:rFonts w:ascii="Times New Roman" w:eastAsia="Times New Roman" w:hAnsi="Times New Roman" w:cs="Times New Roman"/>
          <w:sz w:val="24"/>
          <w:szCs w:val="24"/>
        </w:rPr>
        <w:lastRenderedPageBreak/>
        <w:t>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ins w:id="570" w:author="Meyer, Michael Frederick" w:date="2021-04-12T13:44: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ins w:id="571" w:author="Meyer, Michael Frederick" w:date="2021-04-27T15:54:00Z">
        <w:r w:rsidR="00E0219C">
          <w:rPr>
            <w:rFonts w:ascii="Times New Roman" w:eastAsia="Times New Roman" w:hAnsi="Times New Roman" w:cs="Times New Roman"/>
            <w:sz w:val="24"/>
            <w:szCs w:val="24"/>
          </w:rPr>
          <w:t xml:space="preserve"> </w:t>
        </w:r>
      </w:ins>
      <w:ins w:id="572" w:author="Meyer, Michael Frederick" w:date="2021-05-03T17:35:00Z">
        <w:r w:rsidR="00247590">
          <w:rPr>
            <w:rFonts w:ascii="Times New Roman" w:eastAsia="Times New Roman" w:hAnsi="Times New Roman" w:cs="Times New Roman"/>
            <w:sz w:val="24"/>
            <w:szCs w:val="24"/>
          </w:rPr>
          <w:t>proportions</w:t>
        </w:r>
      </w:ins>
      <w:del w:id="573" w:author="Meyer, Michael Frederick" w:date="2021-04-27T15:54:00Z">
        <w:r w:rsidR="007E0747" w:rsidRPr="007418CF" w:rsidDel="00E0219C">
          <w:rPr>
            <w:rFonts w:ascii="Times New Roman" w:eastAsia="Times New Roman" w:hAnsi="Times New Roman" w:cs="Times New Roman"/>
            <w:sz w:val="24"/>
            <w:szCs w:val="24"/>
          </w:rPr>
          <w:delText>s</w:delText>
        </w:r>
      </w:del>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commentRangeStart w:id="574"/>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w:t>
      </w:r>
      <w:commentRangeEnd w:id="574"/>
      <w:r w:rsidR="00C00A42">
        <w:rPr>
          <w:rStyle w:val="CommentReference"/>
        </w:rPr>
        <w:commentReference w:id="574"/>
      </w:r>
      <w:r w:rsidR="00C842B9" w:rsidRPr="007418CF">
        <w:rPr>
          <w:rFonts w:ascii="Times New Roman" w:eastAsia="Times New Roman" w:hAnsi="Times New Roman" w:cs="Times New Roman"/>
          <w:sz w:val="24"/>
          <w:szCs w:val="24"/>
          <w:highlight w:val="white"/>
        </w:rPr>
        <w:t xml:space="preserve">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Scheibling,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Ulothrix</w:t>
      </w:r>
      <w:r w:rsidRPr="007418CF">
        <w:rPr>
          <w:rFonts w:ascii="Times New Roman" w:eastAsia="Times New Roman" w:hAnsi="Times New Roman" w:cs="Times New Roman"/>
          <w:sz w:val="24"/>
          <w:szCs w:val="24"/>
        </w:rPr>
        <w:t xml:space="preserve"> </w:t>
      </w:r>
      <w:ins w:id="575" w:author="Meyer, Michael Frederick" w:date="2021-04-12T13:45:00Z">
        <w:r w:rsidR="00804FB7">
          <w:rPr>
            <w:rFonts w:ascii="Times New Roman" w:eastAsia="Times New Roman" w:hAnsi="Times New Roman" w:cs="Times New Roman"/>
            <w:sz w:val="24"/>
            <w:szCs w:val="24"/>
          </w:rPr>
          <w:t xml:space="preserve">spp. </w:t>
        </w:r>
      </w:ins>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ins w:id="576" w:author="Meyer, Michael Frederick" w:date="2021-04-12T13:45:00Z">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ins>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lastRenderedPageBreak/>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00B023AD"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ins w:id="577" w:author="Meyer, Michael Frederick" w:date="2021-04-06T11:39:00Z">
        <w:r w:rsidR="00D862B9">
          <w:rPr>
            <w:rFonts w:ascii="Times New Roman" w:eastAsia="Times New Roman" w:hAnsi="Times New Roman" w:cs="Times New Roman"/>
            <w:sz w:val="24"/>
            <w:szCs w:val="24"/>
          </w:rPr>
          <w:t>; S</w:t>
        </w:r>
      </w:ins>
      <w:ins w:id="578" w:author="Meyer, Michael Frederick" w:date="2021-04-09T12:05:00Z">
        <w:r w:rsidR="00447FAC">
          <w:rPr>
            <w:rFonts w:ascii="Times New Roman" w:eastAsia="Times New Roman" w:hAnsi="Times New Roman" w:cs="Times New Roman"/>
            <w:sz w:val="24"/>
            <w:szCs w:val="24"/>
          </w:rPr>
          <w:t>11-15</w:t>
        </w:r>
      </w:ins>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commentRangeStart w:id="579"/>
      <w:ins w:id="580" w:author="Meyer, Michael Frederick" w:date="2021-04-06T11:42:00Z">
        <w:r w:rsidR="00AA5BB3">
          <w:rPr>
            <w:rFonts w:ascii="Times New Roman" w:eastAsia="Times New Roman" w:hAnsi="Times New Roman" w:cs="Times New Roman"/>
            <w:sz w:val="24"/>
            <w:szCs w:val="24"/>
          </w:rPr>
          <w:t xml:space="preserve">In particular, results from our mixing model suggest that diatoms constitute </w:t>
        </w:r>
      </w:ins>
      <w:ins w:id="581" w:author="Meyer, Michael Frederick" w:date="2021-04-06T11:43:00Z">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ins>
      <w:ins w:id="582" w:author="Meyer, Michael Frederick" w:date="2021-04-06T11:44:00Z">
        <w:r w:rsidR="00AA5BB3">
          <w:rPr>
            <w:rFonts w:ascii="Times New Roman" w:eastAsia="Times New Roman" w:hAnsi="Times New Roman" w:cs="Times New Roman"/>
            <w:sz w:val="24"/>
            <w:szCs w:val="24"/>
          </w:rPr>
          <w:t xml:space="preserve">relative to filamentous taxa along our transect. </w:t>
        </w:r>
      </w:ins>
      <w:commentRangeEnd w:id="579"/>
      <w:r w:rsidR="00373170">
        <w:rPr>
          <w:rStyle w:val="CommentReference"/>
        </w:rPr>
        <w:commentReference w:id="579"/>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del w:id="583" w:author="Meyer, Michael Frederick" w:date="2021-04-06T11:48:00Z">
        <w:r w:rsidR="00514479" w:rsidRPr="007418CF" w:rsidDel="00373909">
          <w:rPr>
            <w:rFonts w:ascii="Times New Roman" w:eastAsia="Times New Roman" w:hAnsi="Times New Roman" w:cs="Times New Roman"/>
            <w:sz w:val="24"/>
            <w:szCs w:val="24"/>
          </w:rPr>
          <w:delText>two</w:delText>
        </w:r>
        <w:r w:rsidR="00D8535D" w:rsidRPr="007418CF" w:rsidDel="00373909">
          <w:rPr>
            <w:rFonts w:ascii="Times New Roman" w:eastAsia="Times New Roman" w:hAnsi="Times New Roman" w:cs="Times New Roman"/>
            <w:sz w:val="24"/>
            <w:szCs w:val="24"/>
          </w:rPr>
          <w:delText xml:space="preserve"> </w:delText>
        </w:r>
      </w:del>
      <w:ins w:id="584" w:author="Meyer, Michael Frederick" w:date="2021-04-06T11:48:00Z">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ins w:id="585" w:author="Meyer, Michael Frederick" w:date="2021-04-11T12:30:00Z">
        <w:r w:rsidR="003B079F">
          <w:rPr>
            <w:rFonts w:ascii="Times New Roman" w:eastAsia="Times New Roman" w:hAnsi="Times New Roman" w:cs="Times New Roman"/>
            <w:sz w:val="24"/>
            <w:szCs w:val="24"/>
          </w:rPr>
          <w:t>Similarly</w:t>
        </w:r>
      </w:ins>
      <w:ins w:id="586" w:author="Meyer, Michael Frederick" w:date="2021-04-11T12:28:00Z">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w:t>
        </w:r>
      </w:ins>
      <w:ins w:id="587" w:author="Meyer, Michael Frederick" w:date="2021-04-11T12:29:00Z">
        <w:r w:rsidR="003B079F">
          <w:rPr>
            <w:rFonts w:ascii="Times New Roman" w:eastAsia="Times New Roman" w:hAnsi="Times New Roman" w:cs="Times New Roman"/>
            <w:sz w:val="24"/>
            <w:szCs w:val="24"/>
          </w:rPr>
          <w:t>tivorous</w:t>
        </w:r>
        <w:proofErr w:type="spellEnd"/>
        <w:r w:rsidR="003B079F">
          <w:rPr>
            <w:rFonts w:ascii="Times New Roman" w:eastAsia="Times New Roman" w:hAnsi="Times New Roman" w:cs="Times New Roman"/>
            <w:sz w:val="24"/>
            <w:szCs w:val="24"/>
          </w:rPr>
          <w:t xml:space="preserve"> when living diatoms become less abundant</w:t>
        </w:r>
      </w:ins>
      <w:ins w:id="588" w:author="Meyer, Michael Frederick" w:date="2021-04-11T12:31:00Z">
        <w:r w:rsidR="003B079F">
          <w:rPr>
            <w:rFonts w:ascii="Times New Roman" w:eastAsia="Times New Roman" w:hAnsi="Times New Roman" w:cs="Times New Roman"/>
            <w:sz w:val="24"/>
            <w:szCs w:val="24"/>
          </w:rPr>
          <w:t>. Because amphipods’ fatty acid signatures st</w:t>
        </w:r>
      </w:ins>
      <w:ins w:id="589" w:author="Meyer, Michael Frederick" w:date="2021-04-11T12:32:00Z">
        <w:r w:rsidR="003B079F">
          <w:rPr>
            <w:rFonts w:ascii="Times New Roman" w:eastAsia="Times New Roman" w:hAnsi="Times New Roman" w:cs="Times New Roman"/>
            <w:sz w:val="24"/>
            <w:szCs w:val="24"/>
          </w:rPr>
          <w:t>ill reflect a predominately diatom-associated diet</w:t>
        </w:r>
      </w:ins>
      <w:ins w:id="590" w:author="Meyer, Michael Frederick" w:date="2021-04-11T12:34:00Z">
        <w:r w:rsidR="003B079F">
          <w:rPr>
            <w:rFonts w:ascii="Times New Roman" w:eastAsia="Times New Roman" w:hAnsi="Times New Roman" w:cs="Times New Roman"/>
            <w:sz w:val="24"/>
            <w:szCs w:val="24"/>
          </w:rPr>
          <w:t xml:space="preserve"> </w:t>
        </w:r>
      </w:ins>
      <w:ins w:id="591" w:author="Meyer, Michael Frederick" w:date="2021-04-11T12:37:00Z">
        <w:r w:rsidR="006F7509">
          <w:rPr>
            <w:rFonts w:ascii="Times New Roman" w:eastAsia="Times New Roman" w:hAnsi="Times New Roman" w:cs="Times New Roman"/>
            <w:sz w:val="24"/>
            <w:szCs w:val="24"/>
          </w:rPr>
          <w:t xml:space="preserve">(Figure 7; S13) </w:t>
        </w:r>
      </w:ins>
      <w:ins w:id="592" w:author="Meyer, Michael Frederick" w:date="2021-04-11T12:34:00Z">
        <w:r w:rsidR="003B079F">
          <w:rPr>
            <w:rFonts w:ascii="Times New Roman" w:eastAsia="Times New Roman" w:hAnsi="Times New Roman" w:cs="Times New Roman"/>
            <w:sz w:val="24"/>
            <w:szCs w:val="24"/>
          </w:rPr>
          <w:t>and detrital fatty acid</w:t>
        </w:r>
      </w:ins>
      <w:ins w:id="593" w:author="Meyer, Michael Frederick" w:date="2021-04-12T13:53:00Z">
        <w:r w:rsidR="007516C4">
          <w:rPr>
            <w:rFonts w:ascii="Times New Roman" w:eastAsia="Times New Roman" w:hAnsi="Times New Roman" w:cs="Times New Roman"/>
            <w:sz w:val="24"/>
            <w:szCs w:val="24"/>
          </w:rPr>
          <w:t>s tend</w:t>
        </w:r>
      </w:ins>
      <w:ins w:id="594" w:author="Meyer, Michael Frederick" w:date="2021-04-11T12:34:00Z">
        <w:r w:rsidR="003B079F">
          <w:rPr>
            <w:rFonts w:ascii="Times New Roman" w:eastAsia="Times New Roman" w:hAnsi="Times New Roman" w:cs="Times New Roman"/>
            <w:sz w:val="24"/>
            <w:szCs w:val="24"/>
          </w:rPr>
          <w:t xml:space="preserve"> to reflect the composite fatty acids of the</w:t>
        </w:r>
      </w:ins>
      <w:ins w:id="595" w:author="Meyer, Michael Frederick" w:date="2021-04-12T13:53:00Z">
        <w:r w:rsidR="007516C4">
          <w:rPr>
            <w:rFonts w:ascii="Times New Roman" w:eastAsia="Times New Roman" w:hAnsi="Times New Roman" w:cs="Times New Roman"/>
            <w:sz w:val="24"/>
            <w:szCs w:val="24"/>
          </w:rPr>
          <w:t xml:space="preserve"> </w:t>
        </w:r>
      </w:ins>
      <w:ins w:id="596" w:author="Meyer, Michael Frederick" w:date="2021-04-11T12:34:00Z">
        <w:r w:rsidR="006F7509">
          <w:rPr>
            <w:rFonts w:ascii="Times New Roman" w:eastAsia="Times New Roman" w:hAnsi="Times New Roman" w:cs="Times New Roman"/>
            <w:sz w:val="24"/>
            <w:szCs w:val="24"/>
          </w:rPr>
          <w:t>community</w:t>
        </w:r>
      </w:ins>
      <w:ins w:id="597" w:author="Meyer, Michael Frederick" w:date="2021-04-11T12:35:00Z">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ins>
      <w:ins w:id="598" w:author="Meyer, Michael Frederick" w:date="2021-04-11T12:36:00Z">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599" w:author="Meyer, Michael Frederick" w:date="2021-04-11T12:36:00Z">
        <w:r w:rsidR="006F7509" w:rsidRPr="00104F77">
          <w:rPr>
            <w:rFonts w:ascii="Times New Roman" w:hAnsi="Times New Roman" w:cs="Times New Roman"/>
            <w:sz w:val="24"/>
          </w:rPr>
          <w:t>(Tenore et al. 1984; Wilson et al. 2001; Vonk et al. 2016)</w:t>
        </w:r>
      </w:ins>
      <w:ins w:id="600" w:author="Meyer, Michael Frederick" w:date="2021-04-11T12:35:00Z">
        <w:r w:rsidR="006F7509">
          <w:rPr>
            <w:rFonts w:ascii="Times New Roman" w:eastAsia="Times New Roman" w:hAnsi="Times New Roman" w:cs="Times New Roman"/>
            <w:sz w:val="24"/>
            <w:szCs w:val="24"/>
          </w:rPr>
          <w:fldChar w:fldCharType="end"/>
        </w:r>
      </w:ins>
      <w:ins w:id="601" w:author="Meyer, Michael Frederick" w:date="2021-04-11T12:32:00Z">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ins>
      <w:ins w:id="602" w:author="Meyer, Michael Frederick" w:date="2021-04-11T12:37:00Z">
        <w:r w:rsidR="006F7509">
          <w:rPr>
            <w:rFonts w:ascii="Times New Roman" w:eastAsia="Times New Roman" w:hAnsi="Times New Roman" w:cs="Times New Roman"/>
            <w:sz w:val="24"/>
            <w:szCs w:val="24"/>
          </w:rPr>
          <w:t xml:space="preserve">may </w:t>
        </w:r>
      </w:ins>
      <w:ins w:id="603" w:author="Meyer, Michael Frederick" w:date="2021-04-11T12:33:00Z">
        <w:r w:rsidR="003B079F">
          <w:rPr>
            <w:rFonts w:ascii="Times New Roman" w:eastAsia="Times New Roman" w:hAnsi="Times New Roman" w:cs="Times New Roman"/>
            <w:sz w:val="24"/>
            <w:szCs w:val="24"/>
          </w:rPr>
          <w:t>rely on decomposing</w:t>
        </w:r>
      </w:ins>
      <w:ins w:id="604" w:author="Meyer, Michael Frederick" w:date="2021-04-11T12:34:00Z">
        <w:r w:rsidR="003B079F">
          <w:rPr>
            <w:rFonts w:ascii="Times New Roman" w:eastAsia="Times New Roman" w:hAnsi="Times New Roman" w:cs="Times New Roman"/>
            <w:sz w:val="24"/>
            <w:szCs w:val="24"/>
          </w:rPr>
          <w:t xml:space="preserve"> </w:t>
        </w:r>
      </w:ins>
      <w:ins w:id="605" w:author="Meyer, Michael Frederick" w:date="2021-04-11T12:33:00Z">
        <w:r w:rsidR="003B079F">
          <w:rPr>
            <w:rFonts w:ascii="Times New Roman" w:eastAsia="Times New Roman" w:hAnsi="Times New Roman" w:cs="Times New Roman"/>
            <w:sz w:val="24"/>
            <w:szCs w:val="24"/>
          </w:rPr>
          <w:t>diatoms for maintaining consistent nutrition a</w:t>
        </w:r>
      </w:ins>
      <w:ins w:id="606" w:author="Meyer, Michael Frederick" w:date="2021-04-11T12:36:00Z">
        <w:r w:rsidR="006F7509">
          <w:rPr>
            <w:rFonts w:ascii="Times New Roman" w:eastAsia="Times New Roman" w:hAnsi="Times New Roman" w:cs="Times New Roman"/>
            <w:sz w:val="24"/>
            <w:szCs w:val="24"/>
          </w:rPr>
          <w:t>long the disturbance gradient</w:t>
        </w:r>
      </w:ins>
      <w:ins w:id="607" w:author="Meyer, Michael Frederick" w:date="2021-04-11T12:34:00Z">
        <w:r w:rsidR="003B079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ins w:id="608" w:author="Meyer, Michael Frederick" w:date="2021-04-06T11:48:00Z">
        <w:r w:rsidR="00373909">
          <w:rPr>
            <w:rFonts w:ascii="Times New Roman" w:eastAsia="Times New Roman" w:hAnsi="Times New Roman" w:cs="Times New Roman"/>
            <w:sz w:val="24"/>
            <w:szCs w:val="24"/>
          </w:rPr>
          <w:t>Third, amphipods</w:t>
        </w:r>
      </w:ins>
      <w:ins w:id="609" w:author="Meyer, Michael Frederick" w:date="2021-04-11T12:40:00Z">
        <w:r w:rsidR="006F7509">
          <w:rPr>
            <w:rFonts w:ascii="Times New Roman" w:eastAsia="Times New Roman" w:hAnsi="Times New Roman" w:cs="Times New Roman"/>
            <w:sz w:val="24"/>
            <w:szCs w:val="24"/>
          </w:rPr>
          <w:t xml:space="preserve">, especially stenothermic taxa such </w:t>
        </w:r>
        <w:r w:rsidR="006F7509">
          <w:rPr>
            <w:rFonts w:ascii="Times New Roman" w:eastAsia="Times New Roman" w:hAnsi="Times New Roman" w:cs="Times New Roman"/>
            <w:sz w:val="24"/>
            <w:szCs w:val="24"/>
          </w:rPr>
          <w:lastRenderedPageBreak/>
          <w:t xml:space="preserve">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w:t>
        </w:r>
      </w:ins>
      <w:ins w:id="610" w:author="Meyer, Michael Frederick" w:date="2021-04-11T12:41:00Z">
        <w:r w:rsidR="006F7509">
          <w:rPr>
            <w:rFonts w:ascii="Times New Roman" w:eastAsia="Times New Roman" w:hAnsi="Times New Roman" w:cs="Times New Roman"/>
            <w:i/>
            <w:sz w:val="24"/>
            <w:szCs w:val="24"/>
          </w:rPr>
          <w:t>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611" w:author="Meyer, Michael Frederick" w:date="2021-04-11T12:41:00Z">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ins>
      <w:ins w:id="612" w:author="Meyer, Michael Frederick" w:date="2021-04-06T11:48:00Z">
        <w:r w:rsidR="00373909">
          <w:rPr>
            <w:rFonts w:ascii="Times New Roman" w:eastAsia="Times New Roman" w:hAnsi="Times New Roman" w:cs="Times New Roman"/>
            <w:sz w:val="24"/>
            <w:szCs w:val="24"/>
          </w:rPr>
          <w:t xml:space="preserve"> </w:t>
        </w:r>
      </w:ins>
      <w:ins w:id="613" w:author="Meyer, Michael Frederick" w:date="2021-04-11T12:38:00Z">
        <w:r w:rsidR="006F7509">
          <w:rPr>
            <w:rFonts w:ascii="Times New Roman" w:eastAsia="Times New Roman" w:hAnsi="Times New Roman" w:cs="Times New Roman"/>
            <w:sz w:val="24"/>
            <w:szCs w:val="24"/>
          </w:rPr>
          <w:t>may</w:t>
        </w:r>
      </w:ins>
      <w:ins w:id="614" w:author="Meyer, Michael Frederick" w:date="2021-04-06T11:48:00Z">
        <w:r w:rsidR="00373909">
          <w:rPr>
            <w:rFonts w:ascii="Times New Roman" w:eastAsia="Times New Roman" w:hAnsi="Times New Roman" w:cs="Times New Roman"/>
            <w:sz w:val="24"/>
            <w:szCs w:val="24"/>
          </w:rPr>
          <w:t xml:space="preserve"> migrate </w:t>
        </w:r>
      </w:ins>
      <w:ins w:id="615" w:author="Meyer, Michael Frederick" w:date="2021-04-06T11:49:00Z">
        <w:r w:rsidR="00373909">
          <w:rPr>
            <w:rFonts w:ascii="Times New Roman" w:eastAsia="Times New Roman" w:hAnsi="Times New Roman" w:cs="Times New Roman"/>
            <w:sz w:val="24"/>
            <w:szCs w:val="24"/>
          </w:rPr>
          <w:t>to</w:t>
        </w:r>
      </w:ins>
      <w:ins w:id="616" w:author="Meyer, Michael Frederick" w:date="2021-04-06T11:48:00Z">
        <w:r w:rsidR="00373909">
          <w:rPr>
            <w:rFonts w:ascii="Times New Roman" w:eastAsia="Times New Roman" w:hAnsi="Times New Roman" w:cs="Times New Roman"/>
            <w:sz w:val="24"/>
            <w:szCs w:val="24"/>
          </w:rPr>
          <w:t xml:space="preserve"> deep littoral zones</w:t>
        </w:r>
      </w:ins>
      <w:ins w:id="617" w:author="Meyer, Michael Frederick" w:date="2021-04-06T11:50:00Z">
        <w:r w:rsidR="00373909">
          <w:rPr>
            <w:rFonts w:ascii="Times New Roman" w:eastAsia="Times New Roman" w:hAnsi="Times New Roman" w:cs="Times New Roman"/>
            <w:sz w:val="24"/>
            <w:szCs w:val="24"/>
          </w:rPr>
          <w:t xml:space="preserve"> (e.g., 10-100 m)</w:t>
        </w:r>
      </w:ins>
      <w:ins w:id="618" w:author="Meyer, Michael Frederick" w:date="2021-04-06T11:48:00Z">
        <w:r w:rsidR="00373909">
          <w:rPr>
            <w:rFonts w:ascii="Times New Roman" w:eastAsia="Times New Roman" w:hAnsi="Times New Roman" w:cs="Times New Roman"/>
            <w:sz w:val="24"/>
            <w:szCs w:val="24"/>
          </w:rPr>
          <w:t xml:space="preserve">, where diatoms </w:t>
        </w:r>
      </w:ins>
      <w:ins w:id="619" w:author="Meyer, Michael Frederick" w:date="2021-04-06T11:49:00Z">
        <w:r w:rsidR="00373909">
          <w:rPr>
            <w:rFonts w:ascii="Times New Roman" w:eastAsia="Times New Roman" w:hAnsi="Times New Roman" w:cs="Times New Roman"/>
            <w:sz w:val="24"/>
            <w:szCs w:val="24"/>
          </w:rPr>
          <w:t xml:space="preserve">may be more abundant, but then return to shallow littoral areas where breeding occurs </w:t>
        </w:r>
      </w:ins>
      <w:ins w:id="620" w:author="Meyer, Michael Frederick" w:date="2021-04-06T11:50:00Z">
        <w:r w:rsidR="00373909">
          <w:rPr>
            <w:rFonts w:ascii="Times New Roman" w:eastAsia="Times New Roman" w:hAnsi="Times New Roman" w:cs="Times New Roman"/>
            <w:sz w:val="24"/>
            <w:szCs w:val="24"/>
          </w:rPr>
          <w:fldChar w:fldCharType="begin"/>
        </w:r>
      </w:ins>
      <w:ins w:id="621" w:author="Meyer, Michael Frederick" w:date="2021-04-08T11:04:00Z">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373909">
        <w:rPr>
          <w:rFonts w:ascii="Times New Roman" w:eastAsia="Times New Roman" w:hAnsi="Times New Roman" w:cs="Times New Roman"/>
          <w:sz w:val="24"/>
          <w:szCs w:val="24"/>
        </w:rPr>
        <w:fldChar w:fldCharType="separate"/>
      </w:r>
      <w:ins w:id="622" w:author="Meyer, Michael Frederick" w:date="2021-04-06T11:51:00Z">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ins>
      <w:ins w:id="623" w:author="Meyer, Michael Frederick" w:date="2021-04-06T11:50:00Z">
        <w:r w:rsidR="00373909">
          <w:rPr>
            <w:rFonts w:ascii="Times New Roman" w:eastAsia="Times New Roman" w:hAnsi="Times New Roman" w:cs="Times New Roman"/>
            <w:sz w:val="24"/>
            <w:szCs w:val="24"/>
          </w:rPr>
          <w:fldChar w:fldCharType="end"/>
        </w:r>
      </w:ins>
      <w:ins w:id="624" w:author="Meyer, Michael Frederick" w:date="2021-04-06T11:49:00Z">
        <w:r w:rsidR="00373909">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commentRangeStart w:id="625"/>
      <w:r w:rsidRPr="007418CF">
        <w:rPr>
          <w:rFonts w:ascii="Times New Roman" w:eastAsia="Times New Roman" w:hAnsi="Times New Roman" w:cs="Times New Roman"/>
          <w:i/>
          <w:sz w:val="24"/>
          <w:szCs w:val="24"/>
        </w:rPr>
        <w:t xml:space="preserve">Conclusions </w:t>
      </w:r>
      <w:commentRangeEnd w:id="625"/>
      <w:r w:rsidR="00F71FEE">
        <w:rPr>
          <w:rStyle w:val="CommentReference"/>
        </w:rPr>
        <w:commentReference w:id="625"/>
      </w:r>
    </w:p>
    <w:p w14:paraId="3C5DB059" w14:textId="1A37E54D"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ins w:id="626" w:author="Meyer, Michael Frederick" w:date="2021-04-12T13:55:00Z">
        <w:r w:rsidR="001F77E6">
          <w:rPr>
            <w:rFonts w:ascii="Times New Roman" w:eastAsia="Times New Roman" w:hAnsi="Times New Roman" w:cs="Times New Roman"/>
            <w:sz w:val="24"/>
            <w:szCs w:val="24"/>
          </w:rPr>
          <w:t xml:space="preserve">, (2) </w:t>
        </w:r>
      </w:ins>
      <w:ins w:id="627" w:author="Meyer, Michael Frederick" w:date="2021-04-12T13:56:00Z">
        <w:r w:rsidR="001F77E6">
          <w:rPr>
            <w:rFonts w:ascii="Times New Roman" w:eastAsia="Times New Roman" w:hAnsi="Times New Roman" w:cs="Times New Roman"/>
            <w:sz w:val="24"/>
            <w:szCs w:val="24"/>
          </w:rPr>
          <w:t xml:space="preserve">by </w:t>
        </w:r>
      </w:ins>
      <w:ins w:id="628" w:author="Meyer, Michael Frederick" w:date="2021-04-12T13:55:00Z">
        <w:r w:rsidR="001F77E6">
          <w:rPr>
            <w:rFonts w:ascii="Times New Roman" w:eastAsia="Times New Roman" w:hAnsi="Times New Roman" w:cs="Times New Roman"/>
            <w:sz w:val="24"/>
            <w:szCs w:val="24"/>
          </w:rPr>
          <w:t xml:space="preserve">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ins>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ins w:id="629" w:author="Meyer, Michael Frederick" w:date="2021-04-12T13:56:00Z">
        <w:r w:rsidR="001F77E6">
          <w:rPr>
            <w:rFonts w:ascii="Times New Roman" w:eastAsia="Times New Roman" w:hAnsi="Times New Roman" w:cs="Times New Roman"/>
            <w:sz w:val="24"/>
            <w:szCs w:val="24"/>
          </w:rPr>
          <w:t>3</w:t>
        </w:r>
      </w:ins>
      <w:del w:id="630" w:author="Meyer, Michael Frederick" w:date="2021-04-12T13:55:00Z">
        <w:r w:rsidR="00C10024" w:rsidRPr="007418CF" w:rsidDel="001F77E6">
          <w:rPr>
            <w:rFonts w:ascii="Times New Roman" w:eastAsia="Times New Roman" w:hAnsi="Times New Roman" w:cs="Times New Roman"/>
            <w:sz w:val="24"/>
            <w:szCs w:val="24"/>
          </w:rPr>
          <w:delText>2</w:delText>
        </w:r>
      </w:del>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 xml:space="preserve">ding fatty acids. In </w:t>
      </w:r>
      <w:del w:id="631" w:author="Meyer, Michael Frederick" w:date="2021-04-27T17:20:00Z">
        <w:r w:rsidR="00373E7B" w:rsidRPr="007418CF" w:rsidDel="00B33F8E">
          <w:rPr>
            <w:rFonts w:ascii="Times New Roman" w:eastAsia="Times New Roman" w:hAnsi="Times New Roman" w:cs="Times New Roman"/>
            <w:sz w:val="24"/>
            <w:szCs w:val="24"/>
          </w:rPr>
          <w:delText xml:space="preserve">both </w:delText>
        </w:r>
      </w:del>
      <w:ins w:id="632" w:author="Meyer, Michael Frederick" w:date="2021-04-27T17:20:00Z">
        <w:r w:rsidR="00B33F8E" w:rsidRPr="007418CF">
          <w:rPr>
            <w:rFonts w:ascii="Times New Roman" w:eastAsia="Times New Roman" w:hAnsi="Times New Roman" w:cs="Times New Roman"/>
            <w:sz w:val="24"/>
            <w:szCs w:val="24"/>
          </w:rPr>
          <w:t xml:space="preserve"> </w:t>
        </w:r>
        <w:r w:rsidR="00B33F8E">
          <w:rPr>
            <w:rFonts w:ascii="Times New Roman" w:eastAsia="Times New Roman" w:hAnsi="Times New Roman" w:cs="Times New Roman"/>
            <w:sz w:val="24"/>
            <w:szCs w:val="24"/>
          </w:rPr>
          <w:t xml:space="preserve"> all of these </w:t>
        </w:r>
      </w:ins>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0356AC93" w14:textId="77777777" w:rsidR="00B578FF" w:rsidRDefault="00A92B32" w:rsidP="002E2712">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B578FF">
        <w:t xml:space="preserve">Anderson, M. J. 2001. A new method for non-parametric multivariate analysis of variance. Austral Ecology </w:t>
      </w:r>
      <w:r w:rsidR="00B578FF">
        <w:rPr>
          <w:b/>
          <w:bCs/>
        </w:rPr>
        <w:t>26</w:t>
      </w:r>
      <w:r w:rsidR="00B578FF">
        <w:t>: 32–46. doi:10.1111/j.1442-9993.2001.01070.pp.x</w:t>
      </w:r>
    </w:p>
    <w:p w14:paraId="2F273A07" w14:textId="77777777" w:rsidR="00B578FF" w:rsidRDefault="00B578FF" w:rsidP="002E2712">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0EE9E1FB" w14:textId="77777777" w:rsidR="00B578FF" w:rsidRDefault="00B578FF" w:rsidP="002E2712">
      <w:pPr>
        <w:pStyle w:val="Bibliography"/>
      </w:pPr>
      <w:r>
        <w:t xml:space="preserve">Anisimov, O., and S. Reneva. 2006. Permafrost and Changing Climate: The Russian Perspective. Ambio </w:t>
      </w:r>
      <w:r>
        <w:rPr>
          <w:b/>
          <w:bCs/>
        </w:rPr>
        <w:t>35</w:t>
      </w:r>
      <w:r>
        <w:t>: 169–175.</w:t>
      </w:r>
    </w:p>
    <w:p w14:paraId="3D8F1FF1" w14:textId="77777777" w:rsidR="00B578FF" w:rsidRDefault="00B578FF" w:rsidP="002E2712">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36C93E83" w14:textId="77777777" w:rsidR="00B578FF" w:rsidRDefault="00B578FF" w:rsidP="002E2712">
      <w:pPr>
        <w:pStyle w:val="Bibliography"/>
      </w:pPr>
      <w:r>
        <w:t>Atkins, K. S., S. H. Hackley, B. C. Allen, S. Watanabe, J. E. Reuter, and S. G. Schladow. 2021. Variability in periphyton community and biomass over 37 years in Lake Tahoe (CA-NV). Hydrobiologia. doi:10.1007/s10750-021-04533-w</w:t>
      </w:r>
    </w:p>
    <w:p w14:paraId="616FF8E3" w14:textId="77777777" w:rsidR="00B578FF" w:rsidRDefault="00B578FF" w:rsidP="002E2712">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1FABF961" w14:textId="77777777" w:rsidR="00B578FF" w:rsidRDefault="00B578FF" w:rsidP="002E2712">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38ABAB5" w14:textId="77777777" w:rsidR="00B578FF" w:rsidRDefault="00B578FF" w:rsidP="002E2712">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C297BA3" w14:textId="77777777" w:rsidR="00B578FF" w:rsidRDefault="00B578FF" w:rsidP="002E2712">
      <w:pPr>
        <w:pStyle w:val="Bibliography"/>
      </w:pPr>
      <w:r>
        <w:lastRenderedPageBreak/>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7E78D36F" w14:textId="77777777" w:rsidR="00B578FF" w:rsidRDefault="00B578FF" w:rsidP="002E2712">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7C544481" w14:textId="77777777" w:rsidR="00B578FF" w:rsidRDefault="00B578FF" w:rsidP="002E2712">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7D4FA61" w14:textId="77777777" w:rsidR="00B578FF" w:rsidRDefault="00B578FF" w:rsidP="002E2712">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50963C45" w14:textId="77777777" w:rsidR="00B578FF" w:rsidRDefault="00B578FF" w:rsidP="002E2712">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2E930586" w14:textId="77777777" w:rsidR="00B578FF" w:rsidRDefault="00B578FF" w:rsidP="002E2712">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5947B314" w14:textId="77777777" w:rsidR="00B578FF" w:rsidRDefault="00B578FF" w:rsidP="002E2712">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2EADF875" w14:textId="77777777" w:rsidR="00B578FF" w:rsidRDefault="00B578FF" w:rsidP="002E2712">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63217373" w14:textId="77777777" w:rsidR="00B578FF" w:rsidRDefault="00B578FF" w:rsidP="002E2712">
      <w:pPr>
        <w:pStyle w:val="Bibliography"/>
      </w:pPr>
      <w:r>
        <w:lastRenderedPageBreak/>
        <w:t xml:space="preserve">Clarke, K. R. 1993. Non-parametric multivariate analyses of changes in community structure. Australian Journal of Ecology </w:t>
      </w:r>
      <w:r>
        <w:rPr>
          <w:b/>
          <w:bCs/>
        </w:rPr>
        <w:t>18</w:t>
      </w:r>
      <w:r>
        <w:t>: 117–143. doi:https://doi.org/10.1111/j.1442-9993.1993.tb00438.x</w:t>
      </w:r>
    </w:p>
    <w:p w14:paraId="1556DF8B" w14:textId="77777777" w:rsidR="00B578FF" w:rsidRDefault="00B578FF" w:rsidP="002E2712">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40CA8607" w14:textId="77777777" w:rsidR="00B578FF" w:rsidRDefault="00B578FF" w:rsidP="002E2712">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4848CAA" w14:textId="77777777" w:rsidR="00B578FF" w:rsidRDefault="00B578FF" w:rsidP="002E2712">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5C153298" w14:textId="77777777" w:rsidR="00B578FF" w:rsidRDefault="00B578FF" w:rsidP="002E2712">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3442CD15" w14:textId="77777777" w:rsidR="00B578FF" w:rsidRDefault="00B578FF" w:rsidP="002E2712">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01C26CA2" w14:textId="77777777" w:rsidR="00B578FF" w:rsidRDefault="00B578FF" w:rsidP="002E2712">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1ACE39B4" w14:textId="77777777" w:rsidR="00B578FF" w:rsidRDefault="00B578FF" w:rsidP="002E2712">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488605E" w14:textId="77777777" w:rsidR="00B578FF" w:rsidRDefault="00B578FF" w:rsidP="002E2712">
      <w:pPr>
        <w:pStyle w:val="Bibliography"/>
      </w:pPr>
      <w:r>
        <w:lastRenderedPageBreak/>
        <w:t xml:space="preserve">Dzieweczynski, T. L., B. A. Campbell, and J. L. Kane. 2016. Dose-dependent fluoxetine effects on boldness in male Siamese fighting fish. Journal of Experimental Biology </w:t>
      </w:r>
      <w:r>
        <w:rPr>
          <w:b/>
          <w:bCs/>
        </w:rPr>
        <w:t>219</w:t>
      </w:r>
      <w:r>
        <w:t>: 797–804. doi:10.1242/jeb.132761</w:t>
      </w:r>
    </w:p>
    <w:p w14:paraId="2EE5ECE9" w14:textId="77777777" w:rsidR="00B578FF" w:rsidRDefault="00B578FF" w:rsidP="002E2712">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45BE7CBD" w14:textId="77777777" w:rsidR="00B578FF" w:rsidRDefault="00B578FF" w:rsidP="002E2712">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37C42D30" w14:textId="77777777" w:rsidR="00B578FF" w:rsidRDefault="00B578FF" w:rsidP="002E2712">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7C064BB2" w14:textId="77777777" w:rsidR="00B578FF" w:rsidRDefault="00B578FF" w:rsidP="002E2712">
      <w:pPr>
        <w:pStyle w:val="Bibliography"/>
      </w:pPr>
      <w:r>
        <w:t>Fellows, I., and  using the Jm. library by J. P. Stotz. 2019. OpenStreetMap: Access to Open Street Map Raster Images,.</w:t>
      </w:r>
    </w:p>
    <w:p w14:paraId="1892F3E3" w14:textId="77777777" w:rsidR="00B578FF" w:rsidRDefault="00B578FF" w:rsidP="002E2712">
      <w:pPr>
        <w:pStyle w:val="Bibliography"/>
      </w:pPr>
      <w:r>
        <w:t>Firke, S. 2020. janitor: Simple Tools for Examining and Cleaning Dirty Data,.</w:t>
      </w:r>
    </w:p>
    <w:p w14:paraId="58A307A2" w14:textId="77777777" w:rsidR="00B578FF" w:rsidRDefault="00B578FF" w:rsidP="002E2712">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0168A63A" w14:textId="77777777" w:rsidR="00B578FF" w:rsidRDefault="00B578FF" w:rsidP="002E2712">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6BDA06A" w14:textId="77777777" w:rsidR="00B578FF" w:rsidRDefault="00B578FF" w:rsidP="002E2712">
      <w:pPr>
        <w:pStyle w:val="Bibliography"/>
      </w:pPr>
      <w:r>
        <w:lastRenderedPageBreak/>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53BFD5D4" w14:textId="77777777" w:rsidR="00B578FF" w:rsidRDefault="00B578FF" w:rsidP="002E2712">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017B0AC3" w14:textId="77777777" w:rsidR="00B578FF" w:rsidRDefault="00B578FF" w:rsidP="002E2712">
      <w:pPr>
        <w:pStyle w:val="Bibliography"/>
      </w:pPr>
      <w:r>
        <w:t xml:space="preserve">Galloway, J. N., F. J. Dentener, D. G. Capone, and others. 2004. Nitrogen Cycles: Past, Present, and Future. Biogeochemistry </w:t>
      </w:r>
      <w:r>
        <w:rPr>
          <w:b/>
          <w:bCs/>
        </w:rPr>
        <w:t>70</w:t>
      </w:r>
      <w:r>
        <w:t>: 153–226. doi:10.1007/s10533-004-0370-0</w:t>
      </w:r>
    </w:p>
    <w:p w14:paraId="68588373" w14:textId="77777777" w:rsidR="00B578FF" w:rsidRDefault="00B578FF" w:rsidP="002E2712">
      <w:pPr>
        <w:pStyle w:val="Bibliography"/>
      </w:pPr>
      <w:r>
        <w:t>Garnier, S. 2018. viridis: Default Color Maps from “matplotlib,.”</w:t>
      </w:r>
    </w:p>
    <w:p w14:paraId="26B7BDDA" w14:textId="77777777" w:rsidR="00B578FF" w:rsidRDefault="00B578FF" w:rsidP="002E2712">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71FB28C9" w14:textId="77777777" w:rsidR="00B578FF" w:rsidRDefault="00B578FF" w:rsidP="002E2712">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B58A9FE" w14:textId="77777777" w:rsidR="00B578FF" w:rsidRDefault="00B578FF" w:rsidP="002E2712">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237E6299" w14:textId="77777777" w:rsidR="00B578FF" w:rsidRDefault="00B578FF" w:rsidP="002E2712">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2993B95" w14:textId="77777777" w:rsidR="00B578FF" w:rsidRDefault="00B578FF" w:rsidP="002E2712">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0B8F9F38" w14:textId="77777777" w:rsidR="00B578FF" w:rsidRDefault="00B578FF" w:rsidP="002E2712">
      <w:pPr>
        <w:pStyle w:val="Bibliography"/>
      </w:pPr>
      <w:r>
        <w:lastRenderedPageBreak/>
        <w:t xml:space="preserve">Hampton, S. E., S. McGowan, T. Ozersky, and others. 2018. Recent ecological change in ancient lakes. Limnology and Oceanography </w:t>
      </w:r>
      <w:r>
        <w:rPr>
          <w:b/>
          <w:bCs/>
        </w:rPr>
        <w:t>63</w:t>
      </w:r>
      <w:r>
        <w:t>: 2277–2304. doi:10.1002/lno.10938</w:t>
      </w:r>
    </w:p>
    <w:p w14:paraId="1FDBE3E3" w14:textId="77777777" w:rsidR="00B578FF" w:rsidRDefault="00B578FF" w:rsidP="002E2712">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51C24C50" w14:textId="77777777" w:rsidR="00B578FF" w:rsidRDefault="00B578FF" w:rsidP="002E2712">
      <w:pPr>
        <w:pStyle w:val="Bibliography"/>
      </w:pPr>
      <w:r>
        <w:t>Happel, A., J. Pike, S. Czesny, and J. Rinchard. 2021. An empirical test of fatty acid based diet estimation models. Food Webs e00197. doi:10.1016/j.fooweb.2021.e00197</w:t>
      </w:r>
    </w:p>
    <w:p w14:paraId="25F67287" w14:textId="77777777" w:rsidR="00B578FF" w:rsidRDefault="00B578FF" w:rsidP="002E2712">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7A947A3C" w14:textId="77777777" w:rsidR="00B578FF" w:rsidRDefault="00B578FF" w:rsidP="002E2712">
      <w:pPr>
        <w:pStyle w:val="Bibliography"/>
      </w:pPr>
      <w:r>
        <w:t>Hester, J., and H. Wickham. 2019. fs: Cross-Platform File System Operations Based on “libuv,.”</w:t>
      </w:r>
    </w:p>
    <w:p w14:paraId="2D223DCB" w14:textId="77777777" w:rsidR="00B578FF" w:rsidRDefault="00B578FF" w:rsidP="002E2712">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5A9611A" w14:textId="77777777" w:rsidR="00B578FF" w:rsidRDefault="00B578FF" w:rsidP="002E2712">
      <w:pPr>
        <w:pStyle w:val="Bibliography"/>
      </w:pPr>
      <w:r>
        <w:t xml:space="preserve">Hollingsworth, R. G., J. W. Armstrong, and E. Campbell. 2002. Caffeine as a repellent for slugs and snails. Nature </w:t>
      </w:r>
      <w:r>
        <w:rPr>
          <w:b/>
          <w:bCs/>
        </w:rPr>
        <w:t>417</w:t>
      </w:r>
      <w:r>
        <w:t>: 915–916. doi:10.1038/417915a</w:t>
      </w:r>
    </w:p>
    <w:p w14:paraId="1DFED972" w14:textId="77777777" w:rsidR="00B578FF" w:rsidRDefault="00B578FF" w:rsidP="002E2712">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54E8AA54" w14:textId="77777777" w:rsidR="00B578FF" w:rsidRDefault="00B578FF" w:rsidP="002E2712">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CDB3007" w14:textId="77777777" w:rsidR="00B578FF" w:rsidRDefault="00B578FF" w:rsidP="002E2712">
      <w:pPr>
        <w:pStyle w:val="Bibliography"/>
      </w:pPr>
      <w:r>
        <w:t>Izhboldina, L. A. 2007. Guide and Key to Benthic and Periphyton Algae of Lake Baikal (meio- and macrophytes) with Brief Notes on Their Ecology, Nauka-Centre.</w:t>
      </w:r>
    </w:p>
    <w:p w14:paraId="7FCE82BC" w14:textId="77777777" w:rsidR="00B578FF" w:rsidRDefault="00B578FF" w:rsidP="002E2712">
      <w:pPr>
        <w:pStyle w:val="Bibliography"/>
      </w:pPr>
      <w:r>
        <w:lastRenderedPageBreak/>
        <w:t xml:space="preserve">Jacoby, J. M., D. D. Bouchard, and C. R. Patmont. 1991. Response of Periphyton to Nutrient Enrichment in Lake Chelan, WA. Lake and Reservoir Management </w:t>
      </w:r>
      <w:r>
        <w:rPr>
          <w:b/>
          <w:bCs/>
        </w:rPr>
        <w:t>7</w:t>
      </w:r>
      <w:r>
        <w:t>: 33–43. doi:10.1080/07438149109354252</w:t>
      </w:r>
    </w:p>
    <w:p w14:paraId="307A72CA" w14:textId="77777777" w:rsidR="00B578FF" w:rsidRDefault="00B578FF" w:rsidP="002E2712">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64927909" w14:textId="77777777" w:rsidR="00B578FF" w:rsidRDefault="00B578FF" w:rsidP="002E2712">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623A3D50" w14:textId="77777777" w:rsidR="00B578FF" w:rsidRDefault="00B578FF" w:rsidP="002E2712">
      <w:pPr>
        <w:pStyle w:val="Bibliography"/>
      </w:pPr>
      <w:r>
        <w:t>Johnson, R. A., and D. V. Wichern. 2007. Applied Multivariate Statistical Analysis, 6th ed. Prentice Hall.</w:t>
      </w:r>
    </w:p>
    <w:p w14:paraId="6F4F073E" w14:textId="77777777" w:rsidR="00B578FF" w:rsidRDefault="00B578FF" w:rsidP="002E2712">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45D5C5EA" w14:textId="77777777" w:rsidR="00B578FF" w:rsidRDefault="00B578FF" w:rsidP="002E2712">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35168D88" w14:textId="77777777" w:rsidR="00B578FF" w:rsidRDefault="00B578FF" w:rsidP="002E2712">
      <w:pPr>
        <w:pStyle w:val="Bibliography"/>
      </w:pPr>
      <w:r>
        <w:t>Kassambara, A. 2019. ggpubr: “ggplot2” Based Publication Ready Plots,.</w:t>
      </w:r>
    </w:p>
    <w:p w14:paraId="3D4066FC" w14:textId="77777777" w:rsidR="00B578FF" w:rsidRDefault="00B578FF" w:rsidP="002E2712">
      <w:pPr>
        <w:pStyle w:val="Bibliography"/>
      </w:pPr>
      <w:r>
        <w:t>Kassambara, A., and F. Mundt. 2019. factoextra: Extract and Visualize the Results of Multivariate Data Analyses,.</w:t>
      </w:r>
    </w:p>
    <w:p w14:paraId="6ABB9D72" w14:textId="77777777" w:rsidR="00B578FF" w:rsidRDefault="00B578FF" w:rsidP="002E2712">
      <w:pPr>
        <w:pStyle w:val="Bibliography"/>
      </w:pPr>
      <w:r>
        <w:t>Kaufman, L., and P. J. Rousseeuw. 2005. Finding Groups in Data: An Introduction to Cluster Analysis, 1st Edition. Wiley-Interscience.</w:t>
      </w:r>
    </w:p>
    <w:p w14:paraId="3A941EB1" w14:textId="77777777" w:rsidR="00B578FF" w:rsidRDefault="00B578FF" w:rsidP="002E2712">
      <w:pPr>
        <w:pStyle w:val="Bibliography"/>
      </w:pPr>
      <w:r>
        <w:t xml:space="preserve">Kaygorodova, I. 2012. An Illustrated Checklist of Leech Species from Lake Baikal (Eastern Siberia, Russia). Dataset Papers in Biology </w:t>
      </w:r>
      <w:r>
        <w:rPr>
          <w:b/>
          <w:bCs/>
        </w:rPr>
        <w:t>2013</w:t>
      </w:r>
      <w:r>
        <w:t>: e261521. doi:10.7167/2013/261521</w:t>
      </w:r>
    </w:p>
    <w:p w14:paraId="5F6A44F0" w14:textId="77777777" w:rsidR="00B578FF" w:rsidRDefault="00B578FF" w:rsidP="002E2712">
      <w:pPr>
        <w:pStyle w:val="Bibliography"/>
      </w:pPr>
      <w:r>
        <w:t xml:space="preserve">Kelly, J. R., and R. E. Scheibling. 2012. Fatty acids as dietary tracers in benthic food webs. Marine Ecology Progress Series </w:t>
      </w:r>
      <w:r>
        <w:rPr>
          <w:b/>
          <w:bCs/>
        </w:rPr>
        <w:t>446</w:t>
      </w:r>
      <w:r>
        <w:t>: 1–22. doi:10.3354/meps09559</w:t>
      </w:r>
    </w:p>
    <w:p w14:paraId="0AE3A6D3" w14:textId="77777777" w:rsidR="00B578FF" w:rsidRDefault="00B578FF" w:rsidP="002E2712">
      <w:pPr>
        <w:pStyle w:val="Bibliography"/>
      </w:pPr>
      <w:r>
        <w:lastRenderedPageBreak/>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A8394E3" w14:textId="77777777" w:rsidR="00B578FF" w:rsidRDefault="00B578FF" w:rsidP="002E2712">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4F3B710" w14:textId="77777777" w:rsidR="00B578FF" w:rsidRDefault="00B578FF" w:rsidP="002E2712">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4C29830" w14:textId="77777777" w:rsidR="00B578FF" w:rsidRDefault="00B578FF" w:rsidP="002E2712">
      <w:pPr>
        <w:pStyle w:val="Bibliography"/>
      </w:pPr>
      <w:r>
        <w:t>Kozhov, M. M. 1963. Lake Baikal and its Life, Springer Science &amp; Business Media.</w:t>
      </w:r>
    </w:p>
    <w:p w14:paraId="085525D5" w14:textId="77777777" w:rsidR="00B578FF" w:rsidRDefault="00B578FF" w:rsidP="002E2712">
      <w:pPr>
        <w:pStyle w:val="Bibliography"/>
      </w:pPr>
      <w:r>
        <w:t>Kozhova, O. M., and L. R. Izmest’eva. 1998. Lake Baikal: Evolution and Biodiversity, Backhuys Publishers.</w:t>
      </w:r>
    </w:p>
    <w:p w14:paraId="45991F4A" w14:textId="77777777" w:rsidR="00B578FF" w:rsidRDefault="00B578FF" w:rsidP="002E2712">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1E523B97" w14:textId="77777777" w:rsidR="00B578FF" w:rsidRDefault="00B578FF" w:rsidP="002E2712">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53C4E44C" w14:textId="77777777" w:rsidR="00B578FF" w:rsidRDefault="00B578FF" w:rsidP="002E2712">
      <w:pPr>
        <w:pStyle w:val="Bibliography"/>
      </w:pPr>
      <w:r>
        <w:t xml:space="preserve">Lambert, D., A. Cattaneo, and R. Carignan. 2008. Periphyton as an early indicator of perturbation in recreational lakes. Can. J. Fish. Aquat. Sci. </w:t>
      </w:r>
      <w:r>
        <w:rPr>
          <w:b/>
          <w:bCs/>
        </w:rPr>
        <w:t>65</w:t>
      </w:r>
      <w:r>
        <w:t>: 258–265. doi:10.1139/f07-168</w:t>
      </w:r>
    </w:p>
    <w:p w14:paraId="43772CA6" w14:textId="77777777" w:rsidR="00B578FF" w:rsidRDefault="00B578FF" w:rsidP="002E2712">
      <w:pPr>
        <w:pStyle w:val="Bibliography"/>
      </w:pPr>
      <w:r>
        <w:t>Legendre, P., and L. Legendre. 2012. Numerical Ecology, 3rd ed. Elsevier.</w:t>
      </w:r>
    </w:p>
    <w:p w14:paraId="4DF8AB81" w14:textId="77777777" w:rsidR="00B578FF" w:rsidRDefault="00B578FF" w:rsidP="002E2712">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57D84D7A" w14:textId="77777777" w:rsidR="00B578FF" w:rsidRDefault="00B578FF" w:rsidP="002E2712">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20212474" w14:textId="77777777" w:rsidR="00B578FF" w:rsidRDefault="00B578FF" w:rsidP="002E2712">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2803588" w14:textId="77777777" w:rsidR="00B578FF" w:rsidRDefault="00B578FF" w:rsidP="002E2712">
      <w:pPr>
        <w:pStyle w:val="Bibliography"/>
      </w:pPr>
      <w:r>
        <w:t>Maechler, M., P. Rousseeuw, A. Struyf, M. Hubert, and K. Hornik. 2019. cluster: Cluster Analysis Basics and Extensions,.</w:t>
      </w:r>
    </w:p>
    <w:p w14:paraId="7B926F81" w14:textId="77777777" w:rsidR="00B578FF" w:rsidRDefault="00B578FF" w:rsidP="002E2712">
      <w:pPr>
        <w:pStyle w:val="Bibliography"/>
      </w:pPr>
      <w:r>
        <w:t>Mazzella, L., and G. F. Russo. 1989. Grazing effect of two Gibbula species (Mollusca, Archaeogastropoda) on the epiphytic community of Posidonia oceanica leaves.</w:t>
      </w:r>
    </w:p>
    <w:p w14:paraId="3BCCA48B" w14:textId="77777777" w:rsidR="00B578FF" w:rsidRDefault="00B578FF" w:rsidP="002E2712">
      <w:pPr>
        <w:pStyle w:val="Bibliography"/>
      </w:pPr>
      <w:r>
        <w:t xml:space="preserve">McIntyre, P. B., and A. S. Flecker. 2006. Rapid turnover of tissue nitrogen of primary consumers in tropical freshwaters. Oecologia </w:t>
      </w:r>
      <w:r>
        <w:rPr>
          <w:b/>
          <w:bCs/>
        </w:rPr>
        <w:t>148</w:t>
      </w:r>
      <w:r>
        <w:t>: 12–21. doi:10.1007/s00442-005-0354-3</w:t>
      </w:r>
    </w:p>
    <w:p w14:paraId="34D14BED" w14:textId="77777777" w:rsidR="00B578FF" w:rsidRDefault="00B578FF" w:rsidP="002E2712">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5C5A9E5C" w14:textId="77777777" w:rsidR="00B578FF" w:rsidRDefault="00B578FF" w:rsidP="002E2712">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1B7A1268" w14:textId="77777777" w:rsidR="00B578FF" w:rsidRDefault="00B578FF" w:rsidP="002E2712">
      <w:pPr>
        <w:pStyle w:val="Bibliography"/>
      </w:pPr>
      <w:r>
        <w:t>Meyer, M., T. Ozersky, K. Woo, A. W. E. Galloway, M. R. Brousil, and S. Hampton. 2015. Baikal Food Webs.doi:10.17605/OSF.IO/9TA8Z</w:t>
      </w:r>
    </w:p>
    <w:p w14:paraId="3520D13C" w14:textId="77777777" w:rsidR="00B578FF" w:rsidRDefault="00B578FF" w:rsidP="002E2712">
      <w:pPr>
        <w:pStyle w:val="Bibliography"/>
      </w:pPr>
      <w:r>
        <w:lastRenderedPageBreak/>
        <w:t xml:space="preserve">Monteith, D. T., J. L. Stoddard, C. D. Evans, and others. 2007. Dissolved organic carbon trends resulting from changes in atmospheric deposition chemistry. Nature </w:t>
      </w:r>
      <w:r>
        <w:rPr>
          <w:b/>
          <w:bCs/>
        </w:rPr>
        <w:t>450</w:t>
      </w:r>
      <w:r>
        <w:t>: 537–540. doi:10.1038/nature06316</w:t>
      </w:r>
    </w:p>
    <w:p w14:paraId="4707C024" w14:textId="77777777" w:rsidR="00B578FF" w:rsidRDefault="00B578FF" w:rsidP="002E2712">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F62FAA6" w14:textId="77777777" w:rsidR="00B578FF" w:rsidRDefault="00B578FF" w:rsidP="002E2712">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336766A" w14:textId="77777777" w:rsidR="00B578FF" w:rsidRDefault="00B578FF" w:rsidP="002E2712">
      <w:pPr>
        <w:pStyle w:val="Bibliography"/>
      </w:pPr>
      <w:r>
        <w:t>Moran, P. W., S. E. Cox, S. S. Embrey, R. L. Huffman, T. D. Olsen, and S. C. Fradkin. 2012. Sources and Sinks of Nitrogen and Phosphorus in a Deep, Oligotrophic Lake, Lake Crescent, Olympic National Park, Washington. US Geological Survey.</w:t>
      </w:r>
    </w:p>
    <w:p w14:paraId="3B699E9E" w14:textId="77777777" w:rsidR="00B578FF" w:rsidRDefault="00B578FF" w:rsidP="002E2712">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5DF6F2A1" w14:textId="77777777" w:rsidR="00B578FF" w:rsidRDefault="00B578FF" w:rsidP="002E2712">
      <w:pPr>
        <w:pStyle w:val="Bibliography"/>
      </w:pPr>
      <w:r>
        <w:t>Oksanen, J., F. G. Blanchet, M. Friendly, and others. 2019. vegan: Community Ecology Package,.</w:t>
      </w:r>
    </w:p>
    <w:p w14:paraId="65C70585" w14:textId="77777777" w:rsidR="00B578FF" w:rsidRDefault="00B578FF" w:rsidP="002E2712">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1F2BA2E6" w14:textId="77777777" w:rsidR="00B578FF" w:rsidRDefault="00B578FF" w:rsidP="002E2712">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8151463" w14:textId="77777777" w:rsidR="00B578FF" w:rsidRDefault="00B578FF" w:rsidP="002E2712">
      <w:pPr>
        <w:pStyle w:val="Bibliography"/>
      </w:pPr>
      <w:r>
        <w:lastRenderedPageBreak/>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0BBC1B12" w14:textId="77777777" w:rsidR="00B578FF" w:rsidRDefault="00B578FF" w:rsidP="002E2712">
      <w:pPr>
        <w:pStyle w:val="Bibliography"/>
      </w:pPr>
      <w:r>
        <w:t>Parsons, T. R., and J. D. H. Strickland. 1963. Discussion of spectrophotometric determination of marine-plant pigments, with revised equations for ascertaining chlorophylls and carotenoids. Journal of Marine Research.</w:t>
      </w:r>
    </w:p>
    <w:p w14:paraId="4A6733BE" w14:textId="77777777" w:rsidR="00B578FF" w:rsidRDefault="00B578FF" w:rsidP="002E2712">
      <w:pPr>
        <w:pStyle w:val="Bibliography"/>
      </w:pPr>
      <w:r>
        <w:t xml:space="preserve">Pebesma, E. 2018. Simple Features for R: Standardized Support for Spatial Vector Data. The R Journal </w:t>
      </w:r>
      <w:r>
        <w:rPr>
          <w:b/>
          <w:bCs/>
        </w:rPr>
        <w:t>10</w:t>
      </w:r>
      <w:r>
        <w:t>: 439–446. doi:10.32614/RJ-2018-009</w:t>
      </w:r>
    </w:p>
    <w:p w14:paraId="7438CE52" w14:textId="77777777" w:rsidR="00B578FF" w:rsidRDefault="00B578FF" w:rsidP="002E2712">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425018E0" w14:textId="77777777" w:rsidR="00B578FF" w:rsidRDefault="00B578FF" w:rsidP="002E2712">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15D7113C" w14:textId="77777777" w:rsidR="00B578FF" w:rsidRDefault="00B578FF" w:rsidP="002E2712">
      <w:pPr>
        <w:pStyle w:val="Bibliography"/>
      </w:pPr>
      <w:r>
        <w:t>R Core Team. 2019. R: A Language and Environment for Statistical Computing,.</w:t>
      </w:r>
    </w:p>
    <w:p w14:paraId="76BCE5B0" w14:textId="77777777" w:rsidR="00B578FF" w:rsidRDefault="00B578FF" w:rsidP="002E2712">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47C4884C" w14:textId="77777777" w:rsidR="00B578FF" w:rsidRDefault="00B578FF" w:rsidP="002E2712">
      <w:pPr>
        <w:pStyle w:val="Bibliography"/>
      </w:pPr>
      <w: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59ADB316" w14:textId="77777777" w:rsidR="00B578FF" w:rsidRDefault="00B578FF" w:rsidP="002E2712">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77BC26E9" w14:textId="77777777" w:rsidR="00B578FF" w:rsidRDefault="00B578FF" w:rsidP="002E2712">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082DA345" w14:textId="77777777" w:rsidR="00B578FF" w:rsidRDefault="00B578FF" w:rsidP="002E2712">
      <w:pPr>
        <w:pStyle w:val="Bibliography"/>
      </w:pPr>
      <w:r>
        <w:t>Robinson, D., and A. Hayes. 2019. broom: Convert Statistical Analysis Objects into Tidy Tibbles,.</w:t>
      </w:r>
    </w:p>
    <w:p w14:paraId="59DD53D3" w14:textId="77777777" w:rsidR="00B578FF" w:rsidRDefault="00B578FF" w:rsidP="002E2712">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1AE5A39D" w14:textId="77777777" w:rsidR="00B578FF" w:rsidRDefault="00B578FF" w:rsidP="002E2712">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6C28F54" w14:textId="77777777" w:rsidR="00B578FF" w:rsidRDefault="00B578FF" w:rsidP="002E2712">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21018CCB" w14:textId="77777777" w:rsidR="00B578FF" w:rsidRDefault="00B578FF" w:rsidP="002E2712">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3830436" w14:textId="77777777" w:rsidR="00B578FF" w:rsidRDefault="00B578FF" w:rsidP="002E2712">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4457BDC" w14:textId="77777777" w:rsidR="00B578FF" w:rsidRDefault="00B578FF" w:rsidP="002E2712">
      <w:pPr>
        <w:pStyle w:val="Bibliography"/>
      </w:pPr>
      <w:r>
        <w:t xml:space="preserve">Sargent, J. R., and S. Falk-Petersen. 1988. The lipid biochemistry of calanoid copepods. Hydrobiologia </w:t>
      </w:r>
      <w:r>
        <w:rPr>
          <w:b/>
          <w:bCs/>
        </w:rPr>
        <w:t>167–168</w:t>
      </w:r>
      <w:r>
        <w:t>: 101–114. doi:10.1007/BF00026297</w:t>
      </w:r>
    </w:p>
    <w:p w14:paraId="58AD8482" w14:textId="77777777" w:rsidR="00B578FF" w:rsidRDefault="00B578FF" w:rsidP="002E2712">
      <w:pPr>
        <w:pStyle w:val="Bibliography"/>
      </w:pPr>
      <w:r>
        <w:lastRenderedPageBreak/>
        <w:t xml:space="preserve">Savage, C., and R. Elmgren. 2004. MACROALGAL (FUCUS VESICULOSUS) δ15N VALUES TRACE DECREASE IN SEWAGE INFLUENCE. Ecological Applications </w:t>
      </w:r>
      <w:r>
        <w:rPr>
          <w:b/>
          <w:bCs/>
        </w:rPr>
        <w:t>14</w:t>
      </w:r>
      <w:r>
        <w:t>: 517–526. doi:10.1890/02-5396</w:t>
      </w:r>
    </w:p>
    <w:p w14:paraId="13C1440C" w14:textId="77777777" w:rsidR="00B578FF" w:rsidRDefault="00B578FF" w:rsidP="002E2712">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785C4B82" w14:textId="77777777" w:rsidR="00B578FF" w:rsidRDefault="00B578FF" w:rsidP="002E2712">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07C9C18D" w14:textId="77777777" w:rsidR="00B578FF" w:rsidRDefault="00B578FF" w:rsidP="002E2712">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6212F37F" w14:textId="77777777" w:rsidR="00B578FF" w:rsidRDefault="00B578FF" w:rsidP="002E2712">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C142E99" w14:textId="77777777" w:rsidR="00B578FF" w:rsidRDefault="00B578FF" w:rsidP="002E2712">
      <w:pPr>
        <w:pStyle w:val="Bibliography"/>
      </w:pPr>
      <w:r>
        <w:t>Slowikowski, K. 2019. ggrepel: Automatically Position Non-Overlapping Text Labels with “ggplot2,.”</w:t>
      </w:r>
    </w:p>
    <w:p w14:paraId="7D4C66CA" w14:textId="77777777" w:rsidR="00B578FF" w:rsidRDefault="00B578FF" w:rsidP="002E2712">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771050F6" w14:textId="77777777" w:rsidR="00B578FF" w:rsidRDefault="00B578FF" w:rsidP="002E2712">
      <w:pPr>
        <w:pStyle w:val="Bibliography"/>
      </w:pPr>
      <w:r>
        <w:t>Sneath, P. H. A., and R. R. Sokal. 1973. Numerical Taxonomy: The Principles and Practice of Numerical Classification, W. H. Freeman.</w:t>
      </w:r>
    </w:p>
    <w:p w14:paraId="47FED7B1" w14:textId="77777777" w:rsidR="00B578FF" w:rsidRDefault="00B578FF" w:rsidP="002E2712">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16A5718D" w14:textId="77777777" w:rsidR="00B578FF" w:rsidRDefault="00B578FF" w:rsidP="002E2712">
      <w:pPr>
        <w:pStyle w:val="Bibliography"/>
      </w:pPr>
      <w:r>
        <w:lastRenderedPageBreak/>
        <w:t xml:space="preserve">Stock, B. C., A. L. Jackson, E. J. Ward, A. C. Parnell, D. L. Phillips, and B. X. Semmens. 2018a. Analyzing mixing systems using a new generation of Bayesian tracer mixing models. PeerJ </w:t>
      </w:r>
      <w:r>
        <w:rPr>
          <w:b/>
          <w:bCs/>
        </w:rPr>
        <w:t>6</w:t>
      </w:r>
      <w:r>
        <w:t>: e5096. doi:10.7717/peerj.5096</w:t>
      </w:r>
    </w:p>
    <w:p w14:paraId="6401F64D" w14:textId="77777777" w:rsidR="00B578FF" w:rsidRDefault="00B578FF" w:rsidP="002E2712">
      <w:pPr>
        <w:pStyle w:val="Bibliography"/>
      </w:pPr>
      <w:r>
        <w:t>Stock, B., A. Jackson, E. Ward, and J. Venkiteswaran. 2018b. brianstock/MixSIAR 3.1.9, Zenodo.</w:t>
      </w:r>
    </w:p>
    <w:p w14:paraId="3A52DE23" w14:textId="77777777" w:rsidR="00B578FF" w:rsidRDefault="00B578FF" w:rsidP="002E2712">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1820A95A" w14:textId="77777777" w:rsidR="00B578FF" w:rsidRDefault="00B578FF" w:rsidP="002E2712">
      <w:pPr>
        <w:pStyle w:val="Bibliography"/>
      </w:pPr>
      <w:r>
        <w:t>Sumner, M. D. 2019. spdplyr: Data Manipulation Verbs for the Spatial Classes,.</w:t>
      </w:r>
    </w:p>
    <w:p w14:paraId="380DA3DC" w14:textId="77777777" w:rsidR="00B578FF" w:rsidRDefault="00B578FF" w:rsidP="002E2712">
      <w:pPr>
        <w:pStyle w:val="Bibliography"/>
      </w:pPr>
      <w:r>
        <w:t>Suzuki, R., Y. Terada, and H. Shimodaira. 2019. pvclust: Hierarchical Clustering with P-Values via Multiscale Bootstrap Resampling,.</w:t>
      </w:r>
    </w:p>
    <w:p w14:paraId="7E53F14E" w14:textId="77777777" w:rsidR="00B578FF" w:rsidRDefault="00B578FF" w:rsidP="002E2712">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755D3AFD" w14:textId="77777777" w:rsidR="00B578FF" w:rsidRDefault="00B578FF" w:rsidP="002E2712">
      <w:pPr>
        <w:pStyle w:val="Bibliography"/>
      </w:pPr>
      <w:r>
        <w:t xml:space="preserve">Swann, G. E. A., V. N. Panizzo, S. Piccolroaz, and others. 2020. Changing nutrient cycling in Lake Baikal, the world’s oldest lake. PNAS </w:t>
      </w:r>
      <w:r>
        <w:rPr>
          <w:b/>
          <w:bCs/>
        </w:rPr>
        <w:t>117</w:t>
      </w:r>
      <w:r>
        <w:t>: 27211–27217. doi:10.1073/pnas.2013181117</w:t>
      </w:r>
    </w:p>
    <w:p w14:paraId="14ACED48" w14:textId="77777777" w:rsidR="00B578FF" w:rsidRDefault="00B578FF" w:rsidP="002E2712">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9178FE3" w14:textId="77777777" w:rsidR="00B578FF" w:rsidRDefault="00B578FF" w:rsidP="002E2712">
      <w:pPr>
        <w:pStyle w:val="Bibliography"/>
      </w:pPr>
      <w:r>
        <w:t>Takhteev, V. V., and D. I. Didorenko. 2015. Fauna and ecology of amphipods of Lake Baikal: A Training manual, V.B. Sochava Institute of Geography SB RAS.</w:t>
      </w:r>
    </w:p>
    <w:p w14:paraId="27F7E22A" w14:textId="77777777" w:rsidR="00B578FF" w:rsidRDefault="00B578FF" w:rsidP="002E2712">
      <w:pPr>
        <w:pStyle w:val="Bibliography"/>
      </w:pPr>
      <w:r>
        <w:lastRenderedPageBreak/>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6BAC31E8" w14:textId="77777777" w:rsidR="00B578FF" w:rsidRDefault="00B578FF" w:rsidP="002E2712">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48038A84" w14:textId="77777777" w:rsidR="00B578FF" w:rsidRDefault="00B578FF" w:rsidP="002E2712">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4AE5BFE5" w14:textId="77777777" w:rsidR="00B578FF" w:rsidRDefault="00B578FF" w:rsidP="002E2712">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AFF9B24" w14:textId="77777777" w:rsidR="00B578FF" w:rsidRDefault="00B578FF" w:rsidP="002E2712">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6AEFA3F2" w14:textId="77777777" w:rsidR="00B578FF" w:rsidRDefault="00B578FF" w:rsidP="002E2712">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06715C1A" w14:textId="77777777" w:rsidR="00B578FF" w:rsidRDefault="00B578FF" w:rsidP="002E2712">
      <w:pPr>
        <w:pStyle w:val="Bibliography"/>
      </w:pPr>
      <w:r>
        <w:t xml:space="preserve">Valuyskiy, M. Y., S. I. Melnitsky, and V. D. Ivanov. 2020. Structure and Evolution of the Antennal Sensory Surface in Endemic Caddisfly Tribes Baicalinini and Thamastini (Trichoptera: Apataniidae) from Lake Baikal. J Evol Biochem Phys </w:t>
      </w:r>
      <w:r>
        <w:rPr>
          <w:b/>
          <w:bCs/>
        </w:rPr>
        <w:t>56</w:t>
      </w:r>
      <w:r>
        <w:t>: 318–332. doi:10.1134/S0022093020040031</w:t>
      </w:r>
    </w:p>
    <w:p w14:paraId="45E6F530" w14:textId="77777777" w:rsidR="00B578FF" w:rsidRDefault="00B578FF" w:rsidP="002E2712">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858FE91" w14:textId="77777777" w:rsidR="00B578FF" w:rsidRDefault="00B578FF" w:rsidP="002E2712">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92AC922" w14:textId="77777777" w:rsidR="00B578FF" w:rsidRDefault="00B578FF" w:rsidP="002E2712">
      <w:pPr>
        <w:pStyle w:val="Bibliography"/>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1972E9A2" w14:textId="77777777" w:rsidR="00B578FF" w:rsidRDefault="00B578FF" w:rsidP="002E2712">
      <w:pPr>
        <w:pStyle w:val="Bibliography"/>
      </w:pPr>
      <w:r>
        <w:t xml:space="preserve">de Vries, J. 1972. Soil Filtration of Wastewater Effluent and the Mechanism of Pore Clogging. Journal (Water Pollution Control Federation) </w:t>
      </w:r>
      <w:r>
        <w:rPr>
          <w:b/>
          <w:bCs/>
        </w:rPr>
        <w:t>44</w:t>
      </w:r>
      <w:r>
        <w:t>: 565–573.</w:t>
      </w:r>
    </w:p>
    <w:p w14:paraId="68799BE1" w14:textId="77777777" w:rsidR="00B578FF" w:rsidRDefault="00B578FF" w:rsidP="002E2712">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1C5DF124" w14:textId="77777777" w:rsidR="00B578FF" w:rsidRDefault="00B578FF" w:rsidP="002E2712">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AF8A2DB" w14:textId="77777777" w:rsidR="00B578FF" w:rsidRDefault="00B578FF" w:rsidP="002E2712">
      <w:pPr>
        <w:pStyle w:val="Bibliography"/>
      </w:pPr>
      <w:r>
        <w:t xml:space="preserve">Wickham, H., M. Averick, J. Bryan, and others. 2019. Welcome to the tidyverse. Journal of Open Source Software </w:t>
      </w:r>
      <w:r>
        <w:rPr>
          <w:b/>
          <w:bCs/>
        </w:rPr>
        <w:t>4</w:t>
      </w:r>
      <w:r>
        <w:t>: 1686. doi:10.21105/joss.01686</w:t>
      </w:r>
    </w:p>
    <w:p w14:paraId="0F8C8EEB" w14:textId="77777777" w:rsidR="00B578FF" w:rsidRDefault="00B578FF" w:rsidP="002E2712">
      <w:pPr>
        <w:pStyle w:val="Bibliography"/>
      </w:pPr>
      <w:r>
        <w:t>Wilke, C. O. 2019. cowplot: Streamlined Plot Theme and Plot Annotations for “ggplot2,.”</w:t>
      </w:r>
    </w:p>
    <w:p w14:paraId="1E537B4E" w14:textId="77777777" w:rsidR="00B578FF" w:rsidRDefault="00B578FF" w:rsidP="002E2712">
      <w:pPr>
        <w:pStyle w:val="Bibliography"/>
      </w:pPr>
      <w:r>
        <w:t>Wilke, C. O. 2020. ggtext: Improved Text Rendering Support for “ggplot2,.”</w:t>
      </w:r>
    </w:p>
    <w:p w14:paraId="03AE2014" w14:textId="77777777" w:rsidR="00B578FF" w:rsidRDefault="00B578FF" w:rsidP="002E2712">
      <w:pPr>
        <w:pStyle w:val="Bibliography"/>
      </w:pPr>
      <w:r>
        <w:t xml:space="preserve">Wilson, S., K. Burns, and S. Codi. 2001. Sources of dietary lipids in the coral reef blenny Salarias patzneri. Mar. Ecol. Prog. Ser. </w:t>
      </w:r>
      <w:r>
        <w:rPr>
          <w:b/>
          <w:bCs/>
        </w:rPr>
        <w:t>222</w:t>
      </w:r>
      <w:r>
        <w:t>: 291–296. doi:10.3354/meps222291</w:t>
      </w:r>
    </w:p>
    <w:p w14:paraId="4A115058" w14:textId="77777777" w:rsidR="00B578FF" w:rsidRDefault="00B578FF" w:rsidP="002E2712">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54418D6" w14:textId="77777777" w:rsidR="00B578FF" w:rsidRDefault="00B578FF" w:rsidP="002E2712">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70798D8D" w14:textId="77777777" w:rsidR="00B578FF" w:rsidRDefault="00B578FF" w:rsidP="002E2712">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23842D4" w14:textId="77777777" w:rsidR="00B578FF" w:rsidRDefault="00B578FF" w:rsidP="002E2712">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43686202" w14:textId="77777777" w:rsidR="00B578FF" w:rsidRDefault="00B578FF" w:rsidP="002E2712">
      <w:pPr>
        <w:pStyle w:val="Bibliography"/>
      </w:pPr>
      <w:r>
        <w:t xml:space="preserve">Yoshii, K. 1999. Stable isotope analyses of benthic organisms in Lake Baikal. Hydrobiologia </w:t>
      </w:r>
      <w:r>
        <w:rPr>
          <w:b/>
          <w:bCs/>
        </w:rPr>
        <w:t>411</w:t>
      </w:r>
      <w:r>
        <w:t>: 145–159.</w:t>
      </w:r>
    </w:p>
    <w:p w14:paraId="1684B9E7" w14:textId="77777777" w:rsidR="00B578FF" w:rsidRDefault="00B578FF" w:rsidP="002E2712">
      <w:pPr>
        <w:pStyle w:val="Bibliography"/>
      </w:pPr>
      <w:r>
        <w:t>2016a. Methods for determination of nitrogen-containing matters (with corrections) (Методы определения азотсодержащих веществ (с Поправками)).</w:t>
      </w:r>
    </w:p>
    <w:p w14:paraId="7CDC8EDB" w14:textId="77777777" w:rsidR="00B578FF" w:rsidRDefault="00B578FF" w:rsidP="002E2712">
      <w:pPr>
        <w:pStyle w:val="Bibliography"/>
      </w:pPr>
      <w:r>
        <w:t>2016b. Methods for determination of phosphorus-containing matters (with corrections) (Методы определения фосфорсодержащих веществ).</w:t>
      </w:r>
    </w:p>
    <w:p w14:paraId="346173C0" w14:textId="77777777" w:rsidR="00B578FF" w:rsidRDefault="00B578FF" w:rsidP="002E2712">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4A05896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ins w:id="633" w:author="Aaron Galloway" w:date="2021-05-11T12:46:00Z">
        <w:r w:rsidR="001B0295">
          <w:rPr>
            <w:rFonts w:ascii="Times New Roman" w:eastAsia="Times New Roman" w:hAnsi="Times New Roman" w:cs="Times New Roman"/>
            <w:sz w:val="24"/>
            <w:szCs w:val="24"/>
          </w:rPr>
          <w:t xml:space="preserve">We appreciate the constructive feedback by two anonymous reviewers on an earlier version of the manuscript. </w:t>
        </w:r>
      </w:ins>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4CF182F4"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91425CC" w14:textId="2BE533BB" w:rsidR="00F233B5" w:rsidRPr="007418CF" w:rsidRDefault="006C26D7" w:rsidP="00F31B90">
      <w:pPr>
        <w:spacing w:line="480" w:lineRule="auto"/>
        <w:rPr>
          <w:rFonts w:ascii="Times New Roman" w:eastAsia="Times New Roman" w:hAnsi="Times New Roman" w:cs="Times New Roman"/>
          <w:sz w:val="24"/>
          <w:szCs w:val="24"/>
        </w:rPr>
      </w:pPr>
      <w:ins w:id="634" w:author="Meyer, Michael Frederick" w:date="2021-05-03T17:40:00Z">
        <w:r>
          <w:rPr>
            <w:rFonts w:ascii="Times New Roman" w:eastAsia="Times New Roman" w:hAnsi="Times New Roman" w:cs="Times New Roman"/>
            <w:noProof/>
            <w:sz w:val="24"/>
            <w:szCs w:val="24"/>
          </w:rPr>
          <w:lastRenderedPageBreak/>
          <w:drawing>
            <wp:inline distT="0" distB="0" distL="0" distR="0" wp14:anchorId="12FE50AC" wp14:editId="25B181A7">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ins>
      <w:r w:rsidR="00F233B5" w:rsidRPr="007418CF">
        <w:rPr>
          <w:rFonts w:ascii="Times New Roman" w:eastAsia="Times New Roman" w:hAnsi="Times New Roman" w:cs="Times New Roman"/>
          <w:sz w:val="24"/>
          <w:szCs w:val="24"/>
        </w:rPr>
        <w:t xml:space="preserve">Figure 1: Map of all sampling locations with sites sized and colored by </w:t>
      </w:r>
      <w:proofErr w:type="gramStart"/>
      <w:r w:rsidR="00F233B5" w:rsidRPr="007418CF">
        <w:rPr>
          <w:rFonts w:ascii="Times New Roman" w:eastAsia="Times New Roman" w:hAnsi="Times New Roman" w:cs="Times New Roman"/>
          <w:sz w:val="24"/>
          <w:szCs w:val="24"/>
        </w:rPr>
        <w:t>log-transformed</w:t>
      </w:r>
      <w:proofErr w:type="gramEnd"/>
      <w:r w:rsidR="00F233B5" w:rsidRPr="007418CF">
        <w:rPr>
          <w:rFonts w:ascii="Times New Roman" w:eastAsia="Times New Roman" w:hAnsi="Times New Roman" w:cs="Times New Roman"/>
          <w:sz w:val="24"/>
          <w:szCs w:val="24"/>
        </w:rPr>
        <w:t xml:space="preserve"> IDW population. IDW population was log-transformed so as to make IDW populations across three orders of magnitude more comparable. The entire transect included three developed sites (i.e.,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Bolshie </w:t>
      </w:r>
      <w:proofErr w:type="spellStart"/>
      <w:r w:rsidR="00F233B5" w:rsidRPr="007418CF">
        <w:rPr>
          <w:rFonts w:ascii="Times New Roman" w:eastAsia="Times New Roman" w:hAnsi="Times New Roman" w:cs="Times New Roman"/>
          <w:sz w:val="24"/>
          <w:szCs w:val="24"/>
        </w:rPr>
        <w:t>Koty</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Bolshoe</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Goloustnoe</w:t>
      </w:r>
      <w:proofErr w:type="spellEnd"/>
      <w:r w:rsidR="00F233B5"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are located farther from </w:t>
      </w:r>
      <w:proofErr w:type="spellStart"/>
      <w:r w:rsidR="00F233B5" w:rsidRPr="007418CF">
        <w:rPr>
          <w:rFonts w:ascii="Times New Roman" w:eastAsia="Times New Roman" w:hAnsi="Times New Roman" w:cs="Times New Roman"/>
          <w:sz w:val="24"/>
          <w:szCs w:val="24"/>
        </w:rPr>
        <w:t>Listvyanka’s</w:t>
      </w:r>
      <w:proofErr w:type="spellEnd"/>
      <w:r w:rsidR="00F233B5"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ins w:id="635" w:author="Meyer, Michael Frederick" w:date="2021-04-09T12:53:00Z"/>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4">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7C8AF593" w:rsidR="00715D55" w:rsidRPr="007418CF" w:rsidRDefault="00B46B3E"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9FC011C" wp14:editId="622C4B6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ble_isotopes_bi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commentRangeStart w:id="636"/>
      <w:commentRangeEnd w:id="636"/>
      <w:r w:rsidR="00F71FEE">
        <w:rPr>
          <w:rStyle w:val="CommentReference"/>
        </w:rPr>
        <w:commentReference w:id="636"/>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2F19ABAD"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del w:id="637" w:author="Meyer, Michael Frederick" w:date="2021-05-03T15:59:00Z">
        <w:r w:rsidR="00D8535D" w:rsidRPr="007418CF" w:rsidDel="00616919">
          <w:rPr>
            <w:rFonts w:ascii="Times New Roman" w:eastAsia="Times New Roman" w:hAnsi="Times New Roman" w:cs="Times New Roman"/>
            <w:i/>
            <w:sz w:val="24"/>
            <w:szCs w:val="24"/>
          </w:rPr>
          <w:delText xml:space="preserve">Eulimnogammarus </w:delText>
        </w:r>
      </w:del>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t>
      </w:r>
      <w:del w:id="638" w:author="Meyer, Michael Frederick" w:date="2021-05-03T15:59:00Z">
        <w:r w:rsidR="00D8535D" w:rsidRPr="007418CF" w:rsidDel="00616919">
          <w:rPr>
            <w:rFonts w:ascii="Times New Roman" w:eastAsia="Times New Roman" w:hAnsi="Times New Roman" w:cs="Times New Roman"/>
            <w:sz w:val="24"/>
            <w:szCs w:val="24"/>
          </w:rPr>
          <w:delText xml:space="preserve">with </w:delText>
        </w:r>
      </w:del>
      <w:ins w:id="639" w:author="Meyer, Michael Frederick" w:date="2021-05-03T15:59:00Z">
        <w:r w:rsidR="00616919">
          <w:rPr>
            <w:rFonts w:ascii="Times New Roman" w:eastAsia="Times New Roman" w:hAnsi="Times New Roman" w:cs="Times New Roman"/>
            <w:sz w:val="24"/>
            <w:szCs w:val="24"/>
          </w:rPr>
          <w:t>along a</w:t>
        </w:r>
      </w:ins>
      <w:ins w:id="640" w:author="Meyer, Michael Frederick" w:date="2021-05-03T16:28:00Z">
        <w:r w:rsidR="00B46F42">
          <w:rPr>
            <w:rFonts w:ascii="Times New Roman" w:eastAsia="Times New Roman" w:hAnsi="Times New Roman" w:cs="Times New Roman"/>
            <w:sz w:val="24"/>
            <w:szCs w:val="24"/>
          </w:rPr>
          <w:t xml:space="preserve"> gradient of </w:t>
        </w:r>
      </w:ins>
      <w:r w:rsidR="00D8535D"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ins w:id="641" w:author="Meyer, Michael Frederick" w:date="2021-05-03T15:59:00Z">
        <w:r w:rsidR="00616919" w:rsidRPr="007418CF">
          <w:rPr>
            <w:rFonts w:ascii="Times New Roman" w:eastAsia="Times New Roman" w:hAnsi="Times New Roman" w:cs="Times New Roman"/>
            <w:color w:val="212121"/>
            <w:sz w:val="24"/>
            <w:szCs w:val="24"/>
          </w:rPr>
          <w:t>δ</w:t>
        </w:r>
        <w:r w:rsidR="00616919" w:rsidRPr="007418CF">
          <w:rPr>
            <w:rFonts w:ascii="Times New Roman" w:eastAsia="Times New Roman" w:hAnsi="Times New Roman" w:cs="Times New Roman"/>
            <w:color w:val="212121"/>
            <w:sz w:val="24"/>
            <w:szCs w:val="24"/>
            <w:vertAlign w:val="superscript"/>
          </w:rPr>
          <w:t>13</w:t>
        </w:r>
        <w:r w:rsidR="00616919" w:rsidRPr="007418CF">
          <w:rPr>
            <w:rFonts w:ascii="Times New Roman" w:eastAsia="Times New Roman" w:hAnsi="Times New Roman" w:cs="Times New Roman"/>
            <w:color w:val="212121"/>
            <w:sz w:val="24"/>
            <w:szCs w:val="24"/>
          </w:rPr>
          <w:t>C</w:t>
        </w:r>
        <w:r w:rsidR="0061691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cancellus</w:t>
            </w:r>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46598CDC" w:rsidR="00715D55" w:rsidRPr="007418CF" w:rsidRDefault="004675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7DA3CB" wp14:editId="71782D4F">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_ppcp_mixsiar_resul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D95655" w14:textId="3AD7A7A9"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ins w:id="642" w:author="Meyer, Michael Frederick" w:date="2021-04-06T13:47:00Z">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errucosus</w:t>
        </w:r>
        <w:proofErr w:type="spellEnd"/>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ittatus</w:t>
        </w:r>
        <w:proofErr w:type="spellEnd"/>
        <w:r w:rsidR="00627DF1">
          <w:rPr>
            <w:rFonts w:ascii="Times New Roman" w:eastAsia="Times New Roman" w:hAnsi="Times New Roman" w:cs="Times New Roman"/>
            <w:sz w:val="24"/>
            <w:szCs w:val="24"/>
          </w:rPr>
          <w:t xml:space="preserve"> (C)</w:t>
        </w:r>
      </w:ins>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commentRangeStart w:id="643"/>
      <w:ins w:id="644" w:author="Meyer, Michael Frederick" w:date="2021-04-12T14:00:00Z">
        <w:r w:rsidR="0049620D">
          <w:rPr>
            <w:rFonts w:ascii="Times New Roman" w:eastAsia="Times New Roman" w:hAnsi="Times New Roman" w:cs="Times New Roman"/>
            <w:sz w:val="24"/>
            <w:szCs w:val="24"/>
          </w:rPr>
          <w:t>Th</w:t>
        </w:r>
        <w:r w:rsidR="00C25AB9">
          <w:rPr>
            <w:rFonts w:ascii="Times New Roman" w:eastAsia="Times New Roman" w:hAnsi="Times New Roman" w:cs="Times New Roman"/>
            <w:sz w:val="24"/>
            <w:szCs w:val="24"/>
          </w:rPr>
          <w:t>ese same patterns were also obse</w:t>
        </w:r>
      </w:ins>
      <w:ins w:id="645" w:author="Meyer, Michael Frederick" w:date="2021-04-12T14:01:00Z">
        <w:r w:rsidR="00C25AB9">
          <w:rPr>
            <w:rFonts w:ascii="Times New Roman" w:eastAsia="Times New Roman" w:hAnsi="Times New Roman" w:cs="Times New Roman"/>
            <w:sz w:val="24"/>
            <w:szCs w:val="24"/>
          </w:rPr>
          <w:t xml:space="preserve">rved </w:t>
        </w:r>
      </w:ins>
      <w:r w:rsidR="00FB748C">
        <w:rPr>
          <w:rFonts w:ascii="Times New Roman" w:eastAsia="Times New Roman" w:hAnsi="Times New Roman" w:cs="Times New Roman"/>
          <w:sz w:val="24"/>
          <w:szCs w:val="24"/>
        </w:rPr>
        <w:t>in the</w:t>
      </w:r>
      <w:ins w:id="646" w:author="Meyer, Michael Frederick" w:date="2021-04-12T14:01:00Z">
        <w:r w:rsidR="00C25AB9">
          <w:rPr>
            <w:rFonts w:ascii="Times New Roman" w:eastAsia="Times New Roman" w:hAnsi="Times New Roman" w:cs="Times New Roman"/>
            <w:sz w:val="24"/>
            <w:szCs w:val="24"/>
          </w:rPr>
          <w:t xml:space="preserve"> Bayesian mixing model (C), which </w:t>
        </w:r>
      </w:ins>
      <w:ins w:id="647" w:author="Meyer, Michael Frederick" w:date="2021-04-26T16:10:00Z">
        <w:r w:rsidR="00CC3BA5">
          <w:rPr>
            <w:rFonts w:ascii="Times New Roman" w:eastAsia="Times New Roman" w:hAnsi="Times New Roman" w:cs="Times New Roman"/>
            <w:sz w:val="24"/>
            <w:szCs w:val="24"/>
          </w:rPr>
          <w:t>suggested</w:t>
        </w:r>
      </w:ins>
      <w:ins w:id="648" w:author="Meyer, Michael Frederick" w:date="2021-04-12T14:01:00Z">
        <w:r w:rsidR="00C25AB9">
          <w:rPr>
            <w:rFonts w:ascii="Times New Roman" w:eastAsia="Times New Roman" w:hAnsi="Times New Roman" w:cs="Times New Roman"/>
            <w:sz w:val="24"/>
            <w:szCs w:val="24"/>
          </w:rPr>
          <w:t xml:space="preserve"> that diatoms constitute more than 80% of amphipods’ diets. </w:t>
        </w:r>
      </w:ins>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commentRangeEnd w:id="643"/>
      <w:r w:rsidR="001B0295">
        <w:rPr>
          <w:rStyle w:val="CommentReference"/>
        </w:rPr>
        <w:commentReference w:id="643"/>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latissima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latissima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latissima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Hirudinea</w:t>
            </w:r>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latissima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capreol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cancellus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pic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ins w:id="649" w:author="Meyer, Michael Frederick" w:date="2021-04-06T15:1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ins w:id="650" w:author="Meyer, Michael Frederick" w:date="2021-04-06T15:14:00Z">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37A14DE7" w14:textId="792276B6" w:rsidR="003C783D" w:rsidRDefault="00C77997">
      <w:pPr>
        <w:rPr>
          <w:ins w:id="651" w:author="Meyer, Michael Frederick" w:date="2021-04-06T15:06:00Z"/>
          <w:rFonts w:ascii="Times New Roman" w:eastAsia="Times New Roman" w:hAnsi="Times New Roman" w:cs="Times New Roman"/>
          <w:sz w:val="24"/>
          <w:szCs w:val="24"/>
        </w:rPr>
      </w:pPr>
      <w:ins w:id="652" w:author="Meyer, Michael Frederick" w:date="2021-04-06T15:11:00Z">
        <w:r>
          <w:rPr>
            <w:rFonts w:ascii="Times New Roman" w:eastAsia="Times New Roman" w:hAnsi="Times New Roman" w:cs="Times New Roman"/>
            <w:sz w:val="24"/>
            <w:szCs w:val="24"/>
          </w:rPr>
          <w:t>Figure S</w:t>
        </w:r>
      </w:ins>
      <w:ins w:id="653" w:author="Meyer, Michael Frederick" w:date="2021-04-09T12:07:00Z">
        <w:r w:rsidR="00191D76">
          <w:rPr>
            <w:rFonts w:ascii="Times New Roman" w:eastAsia="Times New Roman" w:hAnsi="Times New Roman" w:cs="Times New Roman"/>
            <w:sz w:val="24"/>
            <w:szCs w:val="24"/>
          </w:rPr>
          <w:t>1</w:t>
        </w:r>
      </w:ins>
      <w:ins w:id="654" w:author="Meyer, Michael Frederick" w:date="2021-04-06T15:11:00Z">
        <w:r>
          <w:rPr>
            <w:rFonts w:ascii="Times New Roman" w:eastAsia="Times New Roman" w:hAnsi="Times New Roman" w:cs="Times New Roman"/>
            <w:sz w:val="24"/>
            <w:szCs w:val="24"/>
          </w:rPr>
          <w:t>: Abundance of taxonomic group across sampling transect. Sites are ordered left-to-right by incre</w:t>
        </w:r>
      </w:ins>
      <w:ins w:id="655" w:author="Meyer, Michael Frederick" w:date="2021-04-06T15:12:00Z">
        <w:r>
          <w:rPr>
            <w:rFonts w:ascii="Times New Roman" w:eastAsia="Times New Roman" w:hAnsi="Times New Roman" w:cs="Times New Roman"/>
            <w:sz w:val="24"/>
            <w:szCs w:val="24"/>
          </w:rPr>
          <w:t>asing</w:t>
        </w:r>
      </w:ins>
      <w:ins w:id="656" w:author="Meyer, Michael Frederick" w:date="2021-04-06T15:14:00Z">
        <w:r>
          <w:rPr>
            <w:rFonts w:ascii="Times New Roman" w:eastAsia="Times New Roman" w:hAnsi="Times New Roman" w:cs="Times New Roman"/>
            <w:sz w:val="24"/>
            <w:szCs w:val="24"/>
          </w:rPr>
          <w:t xml:space="preserve"> inverse distance weighted population. </w:t>
        </w:r>
        <w:proofErr w:type="gramStart"/>
        <w:r>
          <w:rPr>
            <w:rFonts w:ascii="Times New Roman" w:eastAsia="Times New Roman" w:hAnsi="Times New Roman" w:cs="Times New Roman"/>
            <w:sz w:val="24"/>
            <w:szCs w:val="24"/>
          </w:rPr>
          <w:t>Colored-bars</w:t>
        </w:r>
        <w:proofErr w:type="gramEnd"/>
        <w:r>
          <w:rPr>
            <w:rFonts w:ascii="Times New Roman" w:eastAsia="Times New Roman" w:hAnsi="Times New Roman" w:cs="Times New Roman"/>
            <w:sz w:val="24"/>
            <w:szCs w:val="24"/>
          </w:rPr>
          <w:t xml:space="preserve"> represent the number of in</w:t>
        </w:r>
      </w:ins>
      <w:ins w:id="657" w:author="Meyer, Michael Frederick" w:date="2021-04-06T15:15:00Z">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ins>
      <w:ins w:id="658" w:author="Meyer, Michael Frederick" w:date="2021-04-06T15:16:00Z">
        <w:r>
          <w:rPr>
            <w:rFonts w:ascii="Times New Roman" w:eastAsia="Times New Roman" w:hAnsi="Times New Roman" w:cs="Times New Roman"/>
            <w:sz w:val="24"/>
            <w:szCs w:val="24"/>
          </w:rPr>
          <w:t xml:space="preserve">broad taxon (‘Orange’ = Amphipoda;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Dark Purple’ = Caddisfl</w:t>
        </w:r>
      </w:ins>
      <w:ins w:id="659" w:author="Meyer, Michael Frederick" w:date="2021-04-06T15:17:00Z">
        <w:r>
          <w:rPr>
            <w:rFonts w:ascii="Times New Roman" w:eastAsia="Times New Roman" w:hAnsi="Times New Roman" w:cs="Times New Roman"/>
            <w:sz w:val="24"/>
            <w:szCs w:val="24"/>
          </w:rPr>
          <w:t xml:space="preserve">ies; ‘Magenta’ = Flatworms; ‘Dark Pink’ = Leeches). </w:t>
        </w:r>
      </w:ins>
      <w:ins w:id="660" w:author="Meyer, Michael Frederick" w:date="2021-04-06T15:12:00Z">
        <w:r>
          <w:rPr>
            <w:rFonts w:ascii="Times New Roman" w:eastAsia="Times New Roman" w:hAnsi="Times New Roman" w:cs="Times New Roman"/>
            <w:sz w:val="24"/>
            <w:szCs w:val="24"/>
          </w:rPr>
          <w:t xml:space="preserve"> </w:t>
        </w:r>
      </w:ins>
      <w:ins w:id="661" w:author="Meyer, Michael Frederick" w:date="2021-04-06T15:06:00Z">
        <w:r w:rsidR="003C783D">
          <w:rPr>
            <w:rFonts w:ascii="Times New Roman" w:eastAsia="Times New Roman" w:hAnsi="Times New Roman" w:cs="Times New Roman"/>
            <w:sz w:val="24"/>
            <w:szCs w:val="24"/>
          </w:rPr>
          <w:br w:type="page"/>
        </w:r>
      </w:ins>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43BB6802"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662" w:author="Meyer, Michael Frederick" w:date="2021-04-09T12:07:00Z">
        <w:r w:rsidR="00191D76">
          <w:rPr>
            <w:rFonts w:ascii="Times New Roman" w:hAnsi="Times New Roman" w:cs="Times New Roman"/>
            <w:sz w:val="24"/>
            <w:szCs w:val="24"/>
          </w:rPr>
          <w:t>2</w:t>
        </w:r>
      </w:ins>
      <w:del w:id="663" w:author="Meyer, Michael Frederick" w:date="2021-04-09T12:07:00Z">
        <w:r w:rsidRPr="007418CF" w:rsidDel="00191D76">
          <w:rPr>
            <w:rFonts w:ascii="Times New Roman" w:hAnsi="Times New Roman" w:cs="Times New Roman"/>
            <w:sz w:val="24"/>
            <w:szCs w:val="24"/>
          </w:rPr>
          <w:delText>1</w:delText>
        </w:r>
      </w:del>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E8088E4"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664" w:author="Meyer, Michael Frederick" w:date="2021-04-09T12:07:00Z">
        <w:r w:rsidR="00191D76">
          <w:rPr>
            <w:rFonts w:ascii="Times New Roman" w:hAnsi="Times New Roman" w:cs="Times New Roman"/>
            <w:sz w:val="24"/>
            <w:szCs w:val="24"/>
          </w:rPr>
          <w:t>3</w:t>
        </w:r>
      </w:ins>
      <w:del w:id="665" w:author="Meyer, Michael Frederick" w:date="2021-04-09T12:07:00Z">
        <w:r w:rsidRPr="007418CF" w:rsidDel="00191D76">
          <w:rPr>
            <w:rFonts w:ascii="Times New Roman" w:hAnsi="Times New Roman" w:cs="Times New Roman"/>
            <w:sz w:val="24"/>
            <w:szCs w:val="24"/>
          </w:rPr>
          <w:delText>2</w:delText>
        </w:r>
      </w:del>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t>
      </w:r>
      <w:proofErr w:type="gramStart"/>
      <w:r w:rsidRPr="007418CF">
        <w:rPr>
          <w:rFonts w:ascii="Times New Roman" w:hAnsi="Times New Roman" w:cs="Times New Roman"/>
          <w:sz w:val="24"/>
          <w:szCs w:val="24"/>
        </w:rPr>
        <w:t>was</w:t>
      </w:r>
      <w:proofErr w:type="gramEnd"/>
      <w:r w:rsidRPr="007418CF">
        <w:rPr>
          <w:rFonts w:ascii="Times New Roman" w:hAnsi="Times New Roman" w:cs="Times New Roman"/>
          <w:sz w:val="24"/>
          <w:szCs w:val="24"/>
        </w:rPr>
        <w:t xml:space="preserve">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2EF8F122"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del w:id="666" w:author="Meyer, Michael Frederick" w:date="2021-04-09T12:08:00Z">
        <w:r w:rsidRPr="007418CF" w:rsidDel="00191D76">
          <w:rPr>
            <w:rFonts w:ascii="Times New Roman" w:hAnsi="Times New Roman" w:cs="Times New Roman"/>
            <w:sz w:val="24"/>
            <w:szCs w:val="24"/>
          </w:rPr>
          <w:delText>3</w:delText>
        </w:r>
      </w:del>
      <w:ins w:id="667" w:author="Meyer, Michael Frederick" w:date="2021-04-09T12:08:00Z">
        <w:r w:rsidR="00191D76">
          <w:rPr>
            <w:rFonts w:ascii="Times New Roman" w:hAnsi="Times New Roman" w:cs="Times New Roman"/>
            <w:sz w:val="24"/>
            <w:szCs w:val="24"/>
          </w:rPr>
          <w:t>4</w:t>
        </w:r>
      </w:ins>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computed by multiscale bootstrap </w:t>
      </w:r>
      <w:proofErr w:type="gramStart"/>
      <w:r w:rsidR="00FE2936" w:rsidRPr="007418CF">
        <w:rPr>
          <w:rFonts w:ascii="Times New Roman" w:eastAsia="Times New Roman" w:hAnsi="Times New Roman" w:cs="Times New Roman"/>
          <w:sz w:val="24"/>
          <w:szCs w:val="24"/>
        </w:rPr>
        <w:t>resampling, and</w:t>
      </w:r>
      <w:proofErr w:type="gramEnd"/>
      <w:r w:rsidR="00FE2936" w:rsidRPr="007418CF">
        <w:rPr>
          <w:rFonts w:ascii="Times New Roman" w:eastAsia="Times New Roman" w:hAnsi="Times New Roman" w:cs="Times New Roman"/>
          <w:sz w:val="24"/>
          <w:szCs w:val="24"/>
        </w:rPr>
        <w:t xml:space="preserve">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w:t>
      </w:r>
      <w:proofErr w:type="gramStart"/>
      <w:r w:rsidR="00FE2936" w:rsidRPr="007418CF">
        <w:rPr>
          <w:rFonts w:ascii="Times New Roman" w:eastAsia="Times New Roman" w:hAnsi="Times New Roman" w:cs="Times New Roman"/>
          <w:sz w:val="24"/>
          <w:szCs w:val="24"/>
        </w:rPr>
        <w:t>generated</w:t>
      </w:r>
      <w:proofErr w:type="gramEnd"/>
      <w:r w:rsidR="00FE2936" w:rsidRPr="007418CF">
        <w:rPr>
          <w:rFonts w:ascii="Times New Roman" w:eastAsia="Times New Roman" w:hAnsi="Times New Roman" w:cs="Times New Roman"/>
          <w:sz w:val="24"/>
          <w:szCs w:val="24"/>
        </w:rPr>
        <w:t xml:space="preserve">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00D5CB7" wp14:editId="3BAA9D31">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8C1A517" w14:textId="51ABA318" w:rsidR="00191D76" w:rsidRPr="007418CF" w:rsidRDefault="00191D76" w:rsidP="00191D76">
      <w:pPr>
        <w:spacing w:line="480" w:lineRule="auto"/>
        <w:rPr>
          <w:rFonts w:ascii="Times New Roman" w:eastAsia="Times New Roman" w:hAnsi="Times New Roman" w:cs="Times New Roman"/>
          <w:sz w:val="24"/>
          <w:szCs w:val="24"/>
        </w:rPr>
      </w:pPr>
      <w:commentRangeStart w:id="668"/>
      <w:r w:rsidRPr="007418CF">
        <w:rPr>
          <w:rFonts w:ascii="Times New Roman" w:eastAsia="Times New Roman" w:hAnsi="Times New Roman" w:cs="Times New Roman"/>
          <w:sz w:val="24"/>
          <w:szCs w:val="24"/>
        </w:rPr>
        <w:t>Figure S</w:t>
      </w:r>
      <w:ins w:id="669" w:author="Meyer, Michael Frederick" w:date="2021-04-09T12:09:00Z">
        <w:r>
          <w:rPr>
            <w:rFonts w:ascii="Times New Roman" w:eastAsia="Times New Roman" w:hAnsi="Times New Roman" w:cs="Times New Roman"/>
            <w:sz w:val="24"/>
            <w:szCs w:val="24"/>
          </w:rPr>
          <w:t>5</w:t>
        </w:r>
      </w:ins>
      <w:commentRangeEnd w:id="668"/>
      <w:r w:rsidR="001B0295">
        <w:rPr>
          <w:rStyle w:val="CommentReference"/>
        </w:rPr>
        <w:commentReference w:id="668"/>
      </w:r>
      <w:del w:id="670" w:author="Meyer, Michael Frederick" w:date="2021-04-09T12:09:00Z">
        <w:r w:rsidRPr="007418CF" w:rsidDel="00191D76">
          <w:rPr>
            <w:rFonts w:ascii="Times New Roman" w:eastAsia="Times New Roman" w:hAnsi="Times New Roman" w:cs="Times New Roman"/>
            <w:sz w:val="24"/>
            <w:szCs w:val="24"/>
          </w:rPr>
          <w:delText>2</w:delText>
        </w:r>
      </w:del>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w:t>
      </w:r>
      <w:proofErr w:type="gramStart"/>
      <w:r w:rsidRPr="007418CF">
        <w:rPr>
          <w:rFonts w:ascii="Times New Roman" w:eastAsia="Times New Roman" w:hAnsi="Times New Roman" w:cs="Times New Roman"/>
          <w:sz w:val="24"/>
          <w:szCs w:val="24"/>
        </w:rPr>
        <w:t>large</w:t>
      </w:r>
      <w:proofErr w:type="gramEnd"/>
      <w:r w:rsidRPr="007418CF">
        <w:rPr>
          <w:rFonts w:ascii="Times New Roman" w:eastAsia="Times New Roman" w:hAnsi="Times New Roman" w:cs="Times New Roman"/>
          <w:sz w:val="24"/>
          <w:szCs w:val="24"/>
        </w:rPr>
        <w:t xml:space="preserv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proofErr w:type="spellStart"/>
      <w:proofErr w:type="gramStart"/>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fatty</w:t>
      </w:r>
      <w:proofErr w:type="spellEnd"/>
      <w:proofErr w:type="gramEnd"/>
      <w:r w:rsidRPr="007418CF">
        <w:rPr>
          <w:rFonts w:ascii="Times New Roman" w:eastAsia="Times New Roman" w:hAnsi="Times New Roman" w:cs="Times New Roman"/>
          <w:sz w:val="24"/>
          <w:szCs w:val="24"/>
        </w:rPr>
        <w:t xml:space="preserve">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1B5D29EF" wp14:editId="601E741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3FE10EA9" w14:textId="77777777"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671" w:author="Meyer, Michael Frederick" w:date="2021-04-09T12:09:00Z">
        <w:r>
          <w:rPr>
            <w:rFonts w:ascii="Times New Roman" w:eastAsia="Times New Roman" w:hAnsi="Times New Roman" w:cs="Times New Roman"/>
            <w:sz w:val="24"/>
            <w:szCs w:val="24"/>
          </w:rPr>
          <w:t>6</w:t>
        </w:r>
      </w:ins>
      <w:del w:id="672" w:author="Meyer, Michael Frederick" w:date="2021-04-09T12:09:00Z">
        <w:r w:rsidRPr="007418CF" w:rsidDel="00191D76">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w:t>
      </w:r>
      <w:proofErr w:type="gramStart"/>
      <w:r w:rsidRPr="007418CF">
        <w:rPr>
          <w:rFonts w:ascii="Times New Roman" w:eastAsia="Times New Roman" w:hAnsi="Times New Roman" w:cs="Times New Roman"/>
          <w:sz w:val="24"/>
          <w:szCs w:val="24"/>
        </w:rPr>
        <w:t>large</w:t>
      </w:r>
      <w:proofErr w:type="gramEnd"/>
      <w:r w:rsidRPr="007418CF">
        <w:rPr>
          <w:rFonts w:ascii="Times New Roman" w:eastAsia="Times New Roman" w:hAnsi="Times New Roman" w:cs="Times New Roman"/>
          <w:sz w:val="24"/>
          <w:szCs w:val="24"/>
        </w:rPr>
        <w:t xml:space="preserv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1CA46CDA" w14:textId="731320DF" w:rsidR="00191D76" w:rsidDel="00776746" w:rsidRDefault="00191D76" w:rsidP="00B6693A">
      <w:pPr>
        <w:spacing w:line="480" w:lineRule="auto"/>
        <w:rPr>
          <w:del w:id="673" w:author="Meyer, Michael Frederick" w:date="2021-04-09T12:55:00Z"/>
          <w:rFonts w:ascii="Times New Roman" w:eastAsia="Times New Roman" w:hAnsi="Times New Roman" w:cs="Times New Roman"/>
          <w:sz w:val="24"/>
          <w:szCs w:val="24"/>
        </w:rPr>
      </w:pPr>
    </w:p>
    <w:p w14:paraId="3336F0B6" w14:textId="77777777" w:rsidR="00191D76" w:rsidRPr="007418CF" w:rsidRDefault="00191D76" w:rsidP="00B6693A">
      <w:pPr>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rPr>
        <w:drawing>
          <wp:inline distT="0" distB="0" distL="0" distR="0" wp14:anchorId="5BBFEB66" wp14:editId="6CB69885">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5DBD48FD" w14:textId="6C52DBC2"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674" w:author="Meyer, Michael Frederick" w:date="2021-04-09T12:10:00Z">
        <w:r>
          <w:rPr>
            <w:rFonts w:ascii="Times New Roman" w:eastAsia="Times New Roman" w:hAnsi="Times New Roman" w:cs="Times New Roman"/>
            <w:sz w:val="24"/>
            <w:szCs w:val="24"/>
          </w:rPr>
          <w:t>7</w:t>
        </w:r>
      </w:ins>
      <w:del w:id="675" w:author="Meyer, Michael Frederick" w:date="2021-04-09T12:10:00Z">
        <w:r w:rsidRPr="007418CF" w:rsidDel="00191D76">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One-dimensional NMDS with Bray-Curtis similarity of seven targeted fatty acids of interest for primary producers. Fatty acid scores are placed above shapes. Shapes are sized by total PPCP concentration. Periphyton (</w:t>
      </w:r>
      <w:proofErr w:type="gramStart"/>
      <w:r w:rsidRPr="007418CF">
        <w:rPr>
          <w:rFonts w:ascii="Times New Roman" w:eastAsia="Times New Roman" w:hAnsi="Times New Roman" w:cs="Times New Roman"/>
          <w:sz w:val="24"/>
          <w:szCs w:val="24"/>
        </w:rPr>
        <w:t>blue-green</w:t>
      </w:r>
      <w:proofErr w:type="gramEnd"/>
      <w:r w:rsidRPr="007418CF">
        <w:rPr>
          <w:rFonts w:ascii="Times New Roman" w:eastAsia="Times New Roman" w:hAnsi="Times New Roman" w:cs="Times New Roman"/>
          <w:sz w:val="24"/>
          <w:szCs w:val="24"/>
        </w:rPr>
        <w:t xml:space="preserve">)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2126B9B0" w:rsidR="00776746" w:rsidRDefault="00191D76"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noProof/>
          <w:sz w:val="24"/>
          <w:szCs w:val="24"/>
          <w:lang w:val="en-US"/>
        </w:rPr>
        <w:lastRenderedPageBreak/>
        <w:drawing>
          <wp:inline distT="0" distB="0" distL="0" distR="0" wp14:anchorId="340618CF" wp14:editId="68F285A7">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r w:rsidRPr="007418CF">
        <w:rPr>
          <w:rFonts w:ascii="Times New Roman" w:eastAsia="Times New Roman" w:hAnsi="Times New Roman" w:cs="Times New Roman"/>
          <w:sz w:val="24"/>
          <w:szCs w:val="24"/>
        </w:rPr>
        <w:t>Figure S</w:t>
      </w:r>
      <w:ins w:id="676" w:author="Meyer, Michael Frederick" w:date="2021-04-09T12:10:00Z">
        <w:r>
          <w:rPr>
            <w:rFonts w:ascii="Times New Roman" w:eastAsia="Times New Roman" w:hAnsi="Times New Roman" w:cs="Times New Roman"/>
            <w:sz w:val="24"/>
            <w:szCs w:val="24"/>
          </w:rPr>
          <w:t>8</w:t>
        </w:r>
      </w:ins>
      <w:del w:id="677" w:author="Meyer, Michael Frederick" w:date="2021-04-09T12:10:00Z">
        <w:r w:rsidRPr="007418CF" w:rsidDel="00191D76">
          <w:rPr>
            <w:rFonts w:ascii="Times New Roman" w:eastAsia="Times New Roman" w:hAnsi="Times New Roman" w:cs="Times New Roman"/>
            <w:sz w:val="24"/>
            <w:szCs w:val="24"/>
          </w:rPr>
          <w:delText>6</w:delText>
        </w:r>
      </w:del>
      <w:r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ins w:id="678" w:author="Meyer, Michael Frederick" w:date="2021-04-09T13:16:00Z">
        <w:r w:rsidR="007356AB">
          <w:rPr>
            <w:rFonts w:ascii="Times New Roman" w:eastAsia="Times New Roman" w:hAnsi="Times New Roman" w:cs="Times New Roman"/>
            <w:sz w:val="24"/>
            <w:szCs w:val="24"/>
          </w:rPr>
          <w:t>7</w:t>
        </w:r>
      </w:ins>
      <w:del w:id="679" w:author="Meyer, Michael Frederick" w:date="2021-04-09T13:16:00Z">
        <w:r w:rsidRPr="007418CF" w:rsidDel="007356AB">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ins w:id="680" w:author="Meyer, Michael Frederick" w:date="2021-04-09T13:17:00Z"/>
          <w:rFonts w:ascii="Times New Roman" w:eastAsia="Times New Roman" w:hAnsi="Times New Roman" w:cs="Times New Roman"/>
          <w:sz w:val="24"/>
          <w:szCs w:val="24"/>
        </w:rPr>
      </w:pPr>
      <w:ins w:id="681" w:author="Meyer, Michael Frederick" w:date="2021-04-05T17:52:00Z">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ins>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ins w:id="682" w:author="Meyer, Michael Frederick" w:date="2021-04-09T13:17:00Z">
        <w:r>
          <w:rPr>
            <w:rFonts w:ascii="Times New Roman" w:eastAsia="Times New Roman" w:hAnsi="Times New Roman" w:cs="Times New Roman"/>
            <w:sz w:val="24"/>
            <w:szCs w:val="24"/>
          </w:rPr>
          <w:t>Figure S9:</w:t>
        </w:r>
      </w:ins>
      <w:ins w:id="683" w:author="Meyer, Michael Frederick" w:date="2021-04-09T13:18:00Z">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ins>
      <w:ins w:id="684" w:author="Meyer, Michael Frederick" w:date="2021-04-10T15:18:00Z">
        <w:r w:rsidR="00050E4A">
          <w:rPr>
            <w:rFonts w:ascii="Times New Roman" w:hAnsi="Times New Roman" w:cs="Times New Roman"/>
            <w:noProof/>
            <w:sz w:val="24"/>
            <w:szCs w:val="24"/>
          </w:rPr>
          <w:t>sewage indicator values</w:t>
        </w:r>
      </w:ins>
      <w:ins w:id="685" w:author="Meyer, Michael Frederick" w:date="2021-04-09T13:18:00Z">
        <w:r>
          <w:rPr>
            <w:rFonts w:ascii="Times New Roman" w:hAnsi="Times New Roman" w:cs="Times New Roman"/>
            <w:noProof/>
            <w:sz w:val="24"/>
            <w:szCs w:val="24"/>
          </w:rPr>
          <w:t xml:space="preserve"> in response to </w:t>
        </w:r>
      </w:ins>
      <w:ins w:id="686" w:author="Meyer, Michael Frederick" w:date="2021-04-10T15:18:00Z">
        <w:r w:rsidR="00050E4A">
          <w:rPr>
            <w:rFonts w:ascii="Times New Roman" w:hAnsi="Times New Roman" w:cs="Times New Roman"/>
            <w:noProof/>
            <w:sz w:val="24"/>
            <w:szCs w:val="24"/>
          </w:rPr>
          <w:t>IDW popul</w:t>
        </w:r>
      </w:ins>
      <w:r w:rsidR="00FB748C">
        <w:rPr>
          <w:rFonts w:ascii="Times New Roman" w:hAnsi="Times New Roman" w:cs="Times New Roman"/>
          <w:noProof/>
          <w:sz w:val="24"/>
          <w:szCs w:val="24"/>
        </w:rPr>
        <w:t>a</w:t>
      </w:r>
      <w:ins w:id="687" w:author="Meyer, Michael Frederick" w:date="2021-04-10T15:18:00Z">
        <w:r w:rsidR="00050E4A">
          <w:rPr>
            <w:rFonts w:ascii="Times New Roman" w:hAnsi="Times New Roman" w:cs="Times New Roman"/>
            <w:noProof/>
            <w:sz w:val="24"/>
            <w:szCs w:val="24"/>
          </w:rPr>
          <w:t>tion</w:t>
        </w:r>
      </w:ins>
      <w:ins w:id="688" w:author="Meyer, Michael Frederick" w:date="2021-04-09T13:18:00Z">
        <w:r>
          <w:rPr>
            <w:rFonts w:ascii="Times New Roman" w:hAnsi="Times New Roman" w:cs="Times New Roman"/>
            <w:noProof/>
            <w:sz w:val="24"/>
            <w:szCs w:val="24"/>
          </w:rPr>
          <w:t>.</w:t>
        </w:r>
      </w:ins>
      <w:ins w:id="689" w:author="Meyer, Michael Frederick" w:date="2021-04-09T13:19:00Z">
        <w:r>
          <w:rPr>
            <w:rFonts w:ascii="Times New Roman" w:hAnsi="Times New Roman" w:cs="Times New Roman"/>
            <w:noProof/>
            <w:sz w:val="24"/>
            <w:szCs w:val="24"/>
          </w:rPr>
          <w:t xml:space="preserve"> </w:t>
        </w:r>
      </w:ins>
      <w:ins w:id="690" w:author="Meyer, Michael Frederick" w:date="2021-04-10T15:18:00Z">
        <w:r w:rsidR="00050E4A">
          <w:rPr>
            <w:rFonts w:ascii="Times New Roman" w:hAnsi="Times New Roman" w:cs="Times New Roman"/>
            <w:noProof/>
            <w:sz w:val="24"/>
            <w:szCs w:val="24"/>
          </w:rPr>
          <w:t xml:space="preserve">Models were generated from 5,000 data </w:t>
        </w:r>
      </w:ins>
      <w:ins w:id="691" w:author="Meyer, Michael Frederick" w:date="2021-04-10T15:19:00Z">
        <w:r w:rsidR="00050E4A">
          <w:rPr>
            <w:rFonts w:ascii="Times New Roman" w:hAnsi="Times New Roman" w:cs="Times New Roman"/>
            <w:noProof/>
            <w:sz w:val="24"/>
            <w:szCs w:val="24"/>
          </w:rPr>
          <w:t xml:space="preserve">permutations. </w:t>
        </w:r>
      </w:ins>
      <w:ins w:id="692" w:author="Meyer, Michael Frederick" w:date="2021-04-10T15:10:00Z">
        <w:r w:rsidR="00050E4A">
          <w:rPr>
            <w:rFonts w:ascii="Times New Roman" w:hAnsi="Times New Roman" w:cs="Times New Roman"/>
            <w:noProof/>
            <w:sz w:val="24"/>
            <w:szCs w:val="24"/>
          </w:rPr>
          <w:t xml:space="preserve">Histograms </w:t>
        </w:r>
      </w:ins>
      <w:ins w:id="693" w:author="Meyer, Michael Frederick" w:date="2021-04-10T15:14:00Z">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ins>
      <w:ins w:id="694" w:author="Meyer, Michael Frederick" w:date="2021-04-10T15:15:00Z">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ins>
      <w:ins w:id="695" w:author="Meyer, Michael Frederick" w:date="2021-04-10T15:16:00Z">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ins>
      <w:ins w:id="696" w:author="Meyer, Michael Frederick" w:date="2021-04-10T15:17:00Z">
        <w:r w:rsidR="00050E4A">
          <w:rPr>
            <w:rFonts w:ascii="Times New Roman" w:hAnsi="Times New Roman" w:cs="Times New Roman"/>
            <w:noProof/>
            <w:sz w:val="24"/>
            <w:szCs w:val="24"/>
          </w:rPr>
          <w:t>values estimated from the non-permuted values are listed in the title of each plot.</w:t>
        </w:r>
      </w:ins>
      <w:ins w:id="697" w:author="Meyer, Michael Frederick" w:date="2021-04-10T15:28:00Z">
        <w:r w:rsidR="00B209E8">
          <w:rPr>
            <w:rFonts w:ascii="Times New Roman" w:hAnsi="Times New Roman" w:cs="Times New Roman"/>
            <w:noProof/>
            <w:sz w:val="24"/>
            <w:szCs w:val="24"/>
          </w:rPr>
          <w:t xml:space="preserve"> </w:t>
        </w:r>
      </w:ins>
      <w:ins w:id="698" w:author="Meyer, Michael Frederick" w:date="2021-04-10T15:31:00Z">
        <w:r w:rsidR="00080876">
          <w:rPr>
            <w:rFonts w:ascii="Times New Roman" w:hAnsi="Times New Roman" w:cs="Times New Roman"/>
            <w:noProof/>
            <w:sz w:val="24"/>
            <w:szCs w:val="24"/>
          </w:rPr>
          <w:t xml:space="preserve">In the case when a model fit </w:t>
        </w:r>
      </w:ins>
      <w:ins w:id="699" w:author="Meyer, Michael Frederick" w:date="2021-04-10T15:32:00Z">
        <w:r w:rsidR="00080876">
          <w:rPr>
            <w:rFonts w:ascii="Times New Roman" w:hAnsi="Times New Roman" w:cs="Times New Roman"/>
            <w:noProof/>
            <w:sz w:val="24"/>
            <w:szCs w:val="24"/>
          </w:rPr>
          <w:t xml:space="preserve">is non-random, </w:t>
        </w:r>
      </w:ins>
      <w:ins w:id="700" w:author="Meyer, Michael Frederick" w:date="2021-04-10T15:47:00Z">
        <w:r w:rsidR="00B00C35">
          <w:rPr>
            <w:rFonts w:ascii="Times New Roman" w:hAnsi="Times New Roman" w:cs="Times New Roman"/>
            <w:noProof/>
            <w:sz w:val="24"/>
            <w:szCs w:val="24"/>
          </w:rPr>
          <w:t xml:space="preserve">the dashed green line should be in the lower </w:t>
        </w:r>
      </w:ins>
      <w:ins w:id="701" w:author="Meyer, Michael Frederick" w:date="2021-04-10T15:48:00Z">
        <w:r w:rsidR="00B00C35">
          <w:rPr>
            <w:rFonts w:ascii="Times New Roman" w:hAnsi="Times New Roman" w:cs="Times New Roman"/>
            <w:noProof/>
            <w:sz w:val="24"/>
            <w:szCs w:val="24"/>
          </w:rPr>
          <w:t>5% tail end for p-v</w:t>
        </w:r>
      </w:ins>
      <w:ins w:id="702" w:author="Meyer, Michael Frederick" w:date="2021-04-10T15:52:00Z">
        <w:r w:rsidR="005675B5">
          <w:rPr>
            <w:rFonts w:ascii="Times New Roman" w:hAnsi="Times New Roman" w:cs="Times New Roman"/>
            <w:noProof/>
            <w:sz w:val="24"/>
            <w:szCs w:val="24"/>
          </w:rPr>
          <w:t xml:space="preserve">alues and in the upper </w:t>
        </w:r>
      </w:ins>
      <w:ins w:id="703" w:author="Meyer, Michael Frederick" w:date="2021-04-10T15:53:00Z">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16307C5D"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04" w:author="Meyer, Michael Frederick" w:date="2021-04-09T12:20:00Z">
        <w:r>
          <w:rPr>
            <w:rFonts w:ascii="Times New Roman" w:eastAsia="Times New Roman" w:hAnsi="Times New Roman" w:cs="Times New Roman"/>
            <w:sz w:val="24"/>
            <w:szCs w:val="24"/>
          </w:rPr>
          <w:t>10</w:t>
        </w:r>
      </w:ins>
      <w:del w:id="705" w:author="Meyer, Michael Frederick" w:date="2021-04-09T12:20:00Z">
        <w:r w:rsidRPr="007418CF" w:rsidDel="00F838AB">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ins w:id="706" w:author="Meyer, Michael Frederick" w:date="2021-04-06T14:37:00Z"/>
          <w:rFonts w:ascii="Times New Roman" w:eastAsia="Times New Roman" w:hAnsi="Times New Roman" w:cs="Times New Roman"/>
          <w:sz w:val="24"/>
          <w:szCs w:val="24"/>
        </w:rPr>
      </w:pPr>
      <w:ins w:id="707" w:author="Meyer, Michael Frederick" w:date="2021-04-05T17:52:00Z">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ins>
    </w:p>
    <w:p w14:paraId="129DB352" w14:textId="4E25C438" w:rsidR="00B06E14" w:rsidRPr="00B06E14" w:rsidRDefault="00B06E14" w:rsidP="00F31B90">
      <w:pPr>
        <w:spacing w:line="480" w:lineRule="auto"/>
        <w:rPr>
          <w:ins w:id="708" w:author="Meyer, Michael Frederick" w:date="2021-04-06T14:37:00Z"/>
          <w:rFonts w:ascii="Times New Roman" w:hAnsi="Times New Roman" w:cs="Times New Roman"/>
          <w:noProof/>
          <w:sz w:val="24"/>
          <w:szCs w:val="24"/>
        </w:rPr>
      </w:pPr>
      <w:ins w:id="709" w:author="Meyer, Michael Frederick" w:date="2021-04-06T14:37:00Z">
        <w:r>
          <w:rPr>
            <w:rFonts w:ascii="Times New Roman" w:hAnsi="Times New Roman" w:cs="Times New Roman"/>
            <w:noProof/>
            <w:sz w:val="24"/>
            <w:szCs w:val="24"/>
          </w:rPr>
          <w:t>Figure S</w:t>
        </w:r>
      </w:ins>
      <w:ins w:id="710" w:author="Meyer, Michael Frederick" w:date="2021-04-09T12:12:00Z">
        <w:r w:rsidR="00191D76">
          <w:rPr>
            <w:rFonts w:ascii="Times New Roman" w:hAnsi="Times New Roman" w:cs="Times New Roman"/>
            <w:noProof/>
            <w:sz w:val="24"/>
            <w:szCs w:val="24"/>
          </w:rPr>
          <w:t>1</w:t>
        </w:r>
      </w:ins>
      <w:ins w:id="711" w:author="Meyer, Michael Frederick" w:date="2021-04-09T12:21:00Z">
        <w:r w:rsidR="00F838AB">
          <w:rPr>
            <w:rFonts w:ascii="Times New Roman" w:hAnsi="Times New Roman" w:cs="Times New Roman"/>
            <w:noProof/>
            <w:sz w:val="24"/>
            <w:szCs w:val="24"/>
          </w:rPr>
          <w:t>1</w:t>
        </w:r>
      </w:ins>
      <w:ins w:id="712" w:author="Meyer, Michael Frederick" w:date="2021-04-06T14:37:00Z">
        <w:r>
          <w:rPr>
            <w:rFonts w:ascii="Times New Roman" w:hAnsi="Times New Roman" w:cs="Times New Roman"/>
            <w:noProof/>
            <w:sz w:val="24"/>
            <w:szCs w:val="24"/>
          </w:rPr>
          <w:t>: D</w:t>
        </w:r>
      </w:ins>
      <w:ins w:id="713" w:author="Meyer, Michael Frederick" w:date="2021-04-06T14:38:00Z">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ins>
      <w:ins w:id="714" w:author="Meyer, Michael Frederick" w:date="2021-04-06T14:39:00Z">
        <w:r w:rsidR="0020247E">
          <w:rPr>
            <w:rFonts w:ascii="Times New Roman" w:hAnsi="Times New Roman" w:cs="Times New Roman"/>
            <w:noProof/>
            <w:sz w:val="24"/>
            <w:szCs w:val="24"/>
          </w:rPr>
          <w:t xml:space="preserve">for filamentous:diatom fatty acid ratios in response to total PPCP concentrations for permuted data. </w:t>
        </w:r>
      </w:ins>
      <w:ins w:id="715" w:author="Meyer, Michael Frederick" w:date="2021-04-10T15:54: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2196621E" w14:textId="48B449D7" w:rsidR="0020247E" w:rsidRDefault="002D3984" w:rsidP="00F31B90">
      <w:pPr>
        <w:spacing w:line="480" w:lineRule="auto"/>
        <w:rPr>
          <w:ins w:id="716" w:author="Meyer, Michael Frederick" w:date="2021-04-06T14:39:00Z"/>
          <w:rFonts w:ascii="Times New Roman" w:hAnsi="Times New Roman" w:cs="Times New Roman"/>
          <w:sz w:val="24"/>
          <w:szCs w:val="24"/>
        </w:rPr>
      </w:pPr>
      <w:ins w:id="717" w:author="Meyer, Michael Frederick" w:date="2021-04-05T17:52:00Z">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ins>
    </w:p>
    <w:p w14:paraId="2BE7FDF1" w14:textId="0D14E4BB" w:rsidR="00F838AB" w:rsidRDefault="0020247E" w:rsidP="00B6693A">
      <w:pPr>
        <w:spacing w:line="480" w:lineRule="auto"/>
        <w:rPr>
          <w:rFonts w:ascii="Times New Roman" w:hAnsi="Times New Roman" w:cs="Times New Roman"/>
          <w:noProof/>
          <w:sz w:val="24"/>
          <w:szCs w:val="24"/>
        </w:rPr>
      </w:pPr>
      <w:ins w:id="718" w:author="Meyer, Michael Frederick" w:date="2021-04-06T14:39:00Z">
        <w:r>
          <w:rPr>
            <w:rFonts w:ascii="Times New Roman" w:hAnsi="Times New Roman" w:cs="Times New Roman"/>
            <w:noProof/>
            <w:sz w:val="24"/>
            <w:szCs w:val="24"/>
          </w:rPr>
          <w:t>Figure S</w:t>
        </w:r>
      </w:ins>
      <w:ins w:id="719" w:author="Meyer, Michael Frederick" w:date="2021-04-09T12:14:00Z">
        <w:r w:rsidR="00F838AB">
          <w:rPr>
            <w:rFonts w:ascii="Times New Roman" w:hAnsi="Times New Roman" w:cs="Times New Roman"/>
            <w:noProof/>
            <w:sz w:val="24"/>
            <w:szCs w:val="24"/>
          </w:rPr>
          <w:t>1</w:t>
        </w:r>
      </w:ins>
      <w:ins w:id="720" w:author="Meyer, Michael Frederick" w:date="2021-04-09T12:23:00Z">
        <w:r w:rsidR="00383728">
          <w:rPr>
            <w:rFonts w:ascii="Times New Roman" w:hAnsi="Times New Roman" w:cs="Times New Roman"/>
            <w:noProof/>
            <w:sz w:val="24"/>
            <w:szCs w:val="24"/>
          </w:rPr>
          <w:t>2</w:t>
        </w:r>
      </w:ins>
      <w:ins w:id="721" w:author="Meyer, Michael Frederick" w:date="2021-04-06T14:39: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ins>
      <w:ins w:id="722" w:author="Meyer, Michael Frederick" w:date="2021-04-06T14:40:00Z">
        <w:r>
          <w:rPr>
            <w:rFonts w:ascii="Times New Roman" w:hAnsi="Times New Roman" w:cs="Times New Roman"/>
            <w:noProof/>
            <w:sz w:val="24"/>
            <w:szCs w:val="24"/>
          </w:rPr>
          <w:t xml:space="preserve">essential </w:t>
        </w:r>
      </w:ins>
      <w:ins w:id="723" w:author="Meyer, Michael Frederick" w:date="2021-04-06T14:39:00Z">
        <w:r>
          <w:rPr>
            <w:rFonts w:ascii="Times New Roman" w:hAnsi="Times New Roman" w:cs="Times New Roman"/>
            <w:noProof/>
            <w:sz w:val="24"/>
            <w:szCs w:val="24"/>
          </w:rPr>
          <w:t xml:space="preserve">fatty acid ratios in response to total PPCP concentrations for permuted data. </w:t>
        </w:r>
      </w:ins>
      <w:ins w:id="724" w:author="Meyer, Michael Frederick" w:date="2021-04-10T16:11: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70F8594D" w:rsidR="00F838AB" w:rsidRDefault="00F838AB" w:rsidP="00B6693A">
      <w:pPr>
        <w:spacing w:line="480" w:lineRule="auto"/>
        <w:rPr>
          <w:rFonts w:ascii="Times New Roman" w:hAnsi="Times New Roman" w:cs="Times New Roman"/>
          <w:noProof/>
          <w:sz w:val="24"/>
          <w:szCs w:val="24"/>
        </w:rPr>
      </w:pPr>
      <w:ins w:id="725" w:author="Meyer, Michael Frederick" w:date="2021-04-09T12:14:00Z">
        <w:r>
          <w:rPr>
            <w:rFonts w:ascii="Times New Roman" w:hAnsi="Times New Roman" w:cs="Times New Roman"/>
            <w:noProof/>
            <w:sz w:val="24"/>
            <w:szCs w:val="24"/>
          </w:rPr>
          <w:t>Figure S1</w:t>
        </w:r>
      </w:ins>
      <w:ins w:id="726" w:author="Meyer, Michael Frederick" w:date="2021-04-09T12:23:00Z">
        <w:r w:rsidR="00383728">
          <w:rPr>
            <w:rFonts w:ascii="Times New Roman" w:hAnsi="Times New Roman" w:cs="Times New Roman"/>
            <w:noProof/>
            <w:sz w:val="24"/>
            <w:szCs w:val="24"/>
          </w:rPr>
          <w:t>3</w:t>
        </w:r>
      </w:ins>
      <w:ins w:id="727" w:author="Meyer, Michael Frederick" w:date="2021-04-09T12:14:00Z">
        <w:r>
          <w:rPr>
            <w:rFonts w:ascii="Times New Roman" w:hAnsi="Times New Roman" w:cs="Times New Roman"/>
            <w:noProof/>
            <w:sz w:val="24"/>
            <w:szCs w:val="24"/>
          </w:rPr>
          <w:t>:</w:t>
        </w:r>
      </w:ins>
      <w:ins w:id="728" w:author="Meyer, Michael Frederick" w:date="2021-04-12T14:04:00Z">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ins>
      <w:ins w:id="729" w:author="Meyer, Michael Frederick" w:date="2021-04-12T14:05:00Z">
        <w:r w:rsidR="00C25AB9">
          <w:rPr>
            <w:rFonts w:ascii="Times New Roman" w:eastAsia="Times New Roman" w:hAnsi="Times New Roman" w:cs="Times New Roman"/>
            <w:sz w:val="24"/>
            <w:szCs w:val="24"/>
          </w:rPr>
          <w:t>,</w:t>
        </w:r>
      </w:ins>
      <w:ins w:id="730" w:author="Meyer, Michael Frederick" w:date="2021-04-12T14:04:00Z">
        <w:r w:rsidR="00C25AB9" w:rsidRPr="007418CF">
          <w:rPr>
            <w:rFonts w:ascii="Times New Roman" w:eastAsia="Times New Roman" w:hAnsi="Times New Roman" w:cs="Times New Roman"/>
            <w:sz w:val="24"/>
            <w:szCs w:val="24"/>
          </w:rPr>
          <w:t xml:space="preserve"> </w:t>
        </w:r>
      </w:ins>
      <w:ins w:id="731" w:author="Meyer, Michael Frederick" w:date="2021-04-12T14:05:00Z">
        <w:r w:rsidR="00C25AB9">
          <w:rPr>
            <w:rFonts w:ascii="Times New Roman" w:eastAsia="Times New Roman" w:hAnsi="Times New Roman" w:cs="Times New Roman"/>
            <w:sz w:val="24"/>
            <w:szCs w:val="24"/>
          </w:rPr>
          <w:t xml:space="preserve">to some degree, tended to </w:t>
        </w:r>
      </w:ins>
      <w:ins w:id="732" w:author="Meyer, Michael Frederick" w:date="2021-04-12T14:04:00Z">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ins>
      <w:ins w:id="733" w:author="Meyer, Michael Frederick" w:date="2021-04-12T14:05:00Z">
        <w:r w:rsidR="00C25AB9">
          <w:rPr>
            <w:rFonts w:ascii="Times New Roman" w:eastAsia="Times New Roman" w:hAnsi="Times New Roman" w:cs="Times New Roman"/>
            <w:sz w:val="24"/>
            <w:szCs w:val="24"/>
          </w:rPr>
          <w:t>M</w:t>
        </w:r>
      </w:ins>
      <w:ins w:id="734" w:author="Meyer, Michael Frederick" w:date="2021-04-12T14:04:00Z">
        <w:r w:rsidR="00C25AB9" w:rsidRPr="007418CF">
          <w:rPr>
            <w:rFonts w:ascii="Times New Roman" w:eastAsia="Times New Roman" w:hAnsi="Times New Roman" w:cs="Times New Roman"/>
            <w:sz w:val="24"/>
            <w:szCs w:val="24"/>
          </w:rPr>
          <w:t xml:space="preserve">acroinvertebrate signatures </w:t>
        </w:r>
      </w:ins>
      <w:ins w:id="735" w:author="Meyer, Michael Frederick" w:date="2021-04-12T14:05:00Z">
        <w:r w:rsidR="00C25AB9">
          <w:rPr>
            <w:rFonts w:ascii="Times New Roman" w:eastAsia="Times New Roman" w:hAnsi="Times New Roman" w:cs="Times New Roman"/>
            <w:sz w:val="24"/>
            <w:szCs w:val="24"/>
          </w:rPr>
          <w:t xml:space="preserve">generally </w:t>
        </w:r>
      </w:ins>
      <w:ins w:id="736" w:author="Meyer, Michael Frederick" w:date="2021-04-12T14:04:00Z">
        <w:r w:rsidR="00C25AB9" w:rsidRPr="007418CF">
          <w:rPr>
            <w:rFonts w:ascii="Times New Roman" w:eastAsia="Times New Roman" w:hAnsi="Times New Roman" w:cs="Times New Roman"/>
            <w:sz w:val="24"/>
            <w:szCs w:val="24"/>
          </w:rPr>
          <w:t>remained consistent</w:t>
        </w:r>
      </w:ins>
      <w:ins w:id="737" w:author="Meyer, Michael Frederick" w:date="2021-04-12T14:05:00Z">
        <w:r w:rsidR="00C25AB9">
          <w:rPr>
            <w:rFonts w:ascii="Times New Roman" w:eastAsia="Times New Roman" w:hAnsi="Times New Roman" w:cs="Times New Roman"/>
            <w:sz w:val="24"/>
            <w:szCs w:val="24"/>
          </w:rPr>
          <w:t>, a</w:t>
        </w:r>
      </w:ins>
      <w:ins w:id="738" w:author="Meyer, Michael Frederick" w:date="2021-04-12T14:06:00Z">
        <w:r w:rsidR="00C25AB9">
          <w:rPr>
            <w:rFonts w:ascii="Times New Roman" w:eastAsia="Times New Roman" w:hAnsi="Times New Roman" w:cs="Times New Roman"/>
            <w:sz w:val="24"/>
            <w:szCs w:val="24"/>
          </w:rPr>
          <w:t xml:space="preserve">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generally to increase in relative diatom signatures over the gradient</w:t>
        </w:r>
      </w:ins>
      <w:ins w:id="739" w:author="Meyer, Michael Frederick" w:date="2021-04-12T14:04:00Z">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w:t>
        </w:r>
      </w:ins>
      <w:ins w:id="740" w:author="Meyer, Michael Frederick" w:date="2021-04-12T14:07:00Z">
        <w:r w:rsidR="00C25AB9">
          <w:rPr>
            <w:rFonts w:ascii="Times New Roman" w:eastAsia="Times New Roman" w:hAnsi="Times New Roman" w:cs="Times New Roman"/>
            <w:sz w:val="24"/>
            <w:szCs w:val="24"/>
          </w:rPr>
          <w:t xml:space="preserve">general </w:t>
        </w:r>
      </w:ins>
      <w:ins w:id="741" w:author="Meyer, Michael Frederick" w:date="2021-04-12T14:04:00Z">
        <w:r w:rsidR="00C25AB9">
          <w:rPr>
            <w:rFonts w:ascii="Times New Roman" w:eastAsia="Times New Roman" w:hAnsi="Times New Roman" w:cs="Times New Roman"/>
            <w:sz w:val="24"/>
            <w:szCs w:val="24"/>
          </w:rPr>
          <w:t>patterns were also observed</w:t>
        </w:r>
      </w:ins>
      <w:ins w:id="742" w:author="Meyer, Michael Frederick" w:date="2021-04-12T14:07:00Z">
        <w:r w:rsidR="00C25AB9">
          <w:rPr>
            <w:rFonts w:ascii="Times New Roman" w:eastAsia="Times New Roman" w:hAnsi="Times New Roman" w:cs="Times New Roman"/>
            <w:sz w:val="24"/>
            <w:szCs w:val="24"/>
          </w:rPr>
          <w:t xml:space="preserve"> when using PPCP concentrations in place of IDW population (Figure 7)</w:t>
        </w:r>
      </w:ins>
      <w:ins w:id="743" w:author="Meyer, Michael Frederick" w:date="2021-04-12T14:04:00Z">
        <w:r w:rsid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  </w:t>
        </w:r>
      </w:ins>
      <w:r>
        <w:rPr>
          <w:rFonts w:ascii="Times New Roman" w:hAnsi="Times New Roman" w:cs="Times New Roman"/>
          <w:noProof/>
          <w:sz w:val="24"/>
          <w:szCs w:val="24"/>
        </w:rPr>
        <w:br w:type="page"/>
      </w:r>
    </w:p>
    <w:p w14:paraId="4246EC07" w14:textId="77777777" w:rsidR="0020247E" w:rsidRDefault="0020247E">
      <w:pPr>
        <w:rPr>
          <w:ins w:id="744" w:author="Meyer, Michael Frederick" w:date="2021-04-06T14:40:00Z"/>
          <w:rFonts w:ascii="Times New Roman" w:hAnsi="Times New Roman" w:cs="Times New Roman"/>
          <w:noProof/>
          <w:sz w:val="24"/>
          <w:szCs w:val="24"/>
        </w:rPr>
      </w:pPr>
    </w:p>
    <w:p w14:paraId="66EBFDE4" w14:textId="77777777" w:rsidR="0020247E" w:rsidRDefault="0020247E" w:rsidP="00F31B90">
      <w:pPr>
        <w:spacing w:line="480" w:lineRule="auto"/>
        <w:rPr>
          <w:ins w:id="745" w:author="Meyer, Michael Frederick" w:date="2021-04-06T14:40:00Z"/>
          <w:rFonts w:ascii="Times New Roman" w:hAnsi="Times New Roman" w:cs="Times New Roman"/>
          <w:sz w:val="24"/>
          <w:szCs w:val="24"/>
        </w:rPr>
      </w:pPr>
      <w:ins w:id="746" w:author="Meyer, Michael Frederick" w:date="2021-04-06T14:40:00Z">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462B65F4" w14:textId="77777777" w:rsidR="00191C85" w:rsidRPr="00B06E14" w:rsidRDefault="0020247E" w:rsidP="00191C85">
      <w:pPr>
        <w:spacing w:line="480" w:lineRule="auto"/>
        <w:rPr>
          <w:ins w:id="747" w:author="Meyer, Michael Frederick" w:date="2021-04-10T16:12:00Z"/>
          <w:rFonts w:ascii="Times New Roman" w:hAnsi="Times New Roman" w:cs="Times New Roman"/>
          <w:noProof/>
          <w:sz w:val="24"/>
          <w:szCs w:val="24"/>
        </w:rPr>
      </w:pPr>
      <w:ins w:id="748" w:author="Meyer, Michael Frederick" w:date="2021-04-06T14:40:00Z">
        <w:r>
          <w:rPr>
            <w:rFonts w:ascii="Times New Roman" w:hAnsi="Times New Roman" w:cs="Times New Roman"/>
            <w:noProof/>
            <w:sz w:val="24"/>
            <w:szCs w:val="24"/>
          </w:rPr>
          <w:t>Figure S</w:t>
        </w:r>
      </w:ins>
      <w:ins w:id="749" w:author="Meyer, Michael Frederick" w:date="2021-04-09T12:14:00Z">
        <w:r w:rsidR="00F838AB">
          <w:rPr>
            <w:rFonts w:ascii="Times New Roman" w:hAnsi="Times New Roman" w:cs="Times New Roman"/>
            <w:noProof/>
            <w:sz w:val="24"/>
            <w:szCs w:val="24"/>
          </w:rPr>
          <w:t>1</w:t>
        </w:r>
      </w:ins>
      <w:ins w:id="750" w:author="Meyer, Michael Frederick" w:date="2021-04-09T12:23:00Z">
        <w:r w:rsidR="00383728">
          <w:rPr>
            <w:rFonts w:ascii="Times New Roman" w:hAnsi="Times New Roman" w:cs="Times New Roman"/>
            <w:noProof/>
            <w:sz w:val="24"/>
            <w:szCs w:val="24"/>
          </w:rPr>
          <w:t>4</w:t>
        </w:r>
      </w:ins>
      <w:ins w:id="751" w:author="Meyer, Michael Frederick" w:date="2021-04-06T14:40: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ins>
      <w:ins w:id="752" w:author="Meyer, Michael Frederick" w:date="2021-04-10T16:12: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p>
    <w:p w14:paraId="589A213C" w14:textId="2221F408" w:rsidR="0020247E" w:rsidRDefault="0020247E" w:rsidP="0020247E">
      <w:pPr>
        <w:spacing w:line="480" w:lineRule="auto"/>
        <w:rPr>
          <w:ins w:id="753" w:author="Meyer, Michael Frederick" w:date="2021-04-06T14:40:00Z"/>
          <w:rFonts w:ascii="Times New Roman" w:hAnsi="Times New Roman" w:cs="Times New Roman"/>
          <w:noProof/>
          <w:sz w:val="24"/>
          <w:szCs w:val="24"/>
        </w:rPr>
      </w:pPr>
      <w:ins w:id="754" w:author="Meyer, Michael Frederick" w:date="2021-04-06T14:40:00Z">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6B9FBBFE" w14:textId="00E88198" w:rsidR="001D0AA5" w:rsidRPr="00B6693A" w:rsidRDefault="0020247E" w:rsidP="00F31B90">
      <w:pPr>
        <w:spacing w:line="480" w:lineRule="auto"/>
        <w:rPr>
          <w:rFonts w:ascii="Times New Roman" w:hAnsi="Times New Roman" w:cs="Times New Roman"/>
          <w:noProof/>
          <w:sz w:val="24"/>
          <w:szCs w:val="24"/>
        </w:rPr>
      </w:pPr>
      <w:ins w:id="755" w:author="Meyer, Michael Frederick" w:date="2021-04-06T14:41:00Z">
        <w:r>
          <w:rPr>
            <w:rFonts w:ascii="Times New Roman" w:hAnsi="Times New Roman" w:cs="Times New Roman"/>
            <w:noProof/>
            <w:sz w:val="24"/>
            <w:szCs w:val="24"/>
          </w:rPr>
          <w:t>Figure S</w:t>
        </w:r>
      </w:ins>
      <w:ins w:id="756" w:author="Meyer, Michael Frederick" w:date="2021-04-09T12:14:00Z">
        <w:r w:rsidR="00F838AB">
          <w:rPr>
            <w:rFonts w:ascii="Times New Roman" w:hAnsi="Times New Roman" w:cs="Times New Roman"/>
            <w:noProof/>
            <w:sz w:val="24"/>
            <w:szCs w:val="24"/>
          </w:rPr>
          <w:t>1</w:t>
        </w:r>
      </w:ins>
      <w:ins w:id="757" w:author="Meyer, Michael Frederick" w:date="2021-04-09T12:23:00Z">
        <w:r w:rsidR="00383728">
          <w:rPr>
            <w:rFonts w:ascii="Times New Roman" w:hAnsi="Times New Roman" w:cs="Times New Roman"/>
            <w:noProof/>
            <w:sz w:val="24"/>
            <w:szCs w:val="24"/>
          </w:rPr>
          <w:t>5</w:t>
        </w:r>
      </w:ins>
      <w:ins w:id="758" w:author="Meyer, Michael Frederick" w:date="2021-04-06T14:41: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ins>
      <w:ins w:id="759" w:author="Meyer, Michael Frederick" w:date="2021-04-10T16:13: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ulie Schram" w:date="2021-05-11T17:06:00Z" w:initials="JBS">
    <w:p w14:paraId="3C7EBDD0" w14:textId="02F0CBE2" w:rsidR="00830DBA" w:rsidRDefault="00830DBA">
      <w:pPr>
        <w:pStyle w:val="CommentText"/>
      </w:pPr>
      <w:r>
        <w:rPr>
          <w:rStyle w:val="CommentReference"/>
        </w:rPr>
        <w:annotationRef/>
      </w:r>
      <w:r>
        <w:t>I appreciate how you have already set the stage for at least one of your responses to Reviewer 1, who was skeptical of the strength of the relationships between the IDW and population comparisons</w:t>
      </w:r>
    </w:p>
  </w:comment>
  <w:comment w:id="2" w:author="Aaron Galloway" w:date="2021-05-11T11:46:00Z" w:initials="AG">
    <w:p w14:paraId="2E941633" w14:textId="105FBD66" w:rsidR="00D619F2" w:rsidRDefault="00D619F2">
      <w:pPr>
        <w:pStyle w:val="CommentText"/>
      </w:pPr>
      <w:r>
        <w:rPr>
          <w:rStyle w:val="CommentReference"/>
        </w:rPr>
        <w:annotationRef/>
      </w:r>
      <w:r>
        <w:t>Consider simplifying phrasing to: “...less visible food web effects.”</w:t>
      </w:r>
    </w:p>
  </w:comment>
  <w:comment w:id="49" w:author="Aaron Galloway" w:date="2021-05-11T11:55:00Z" w:initials="AG">
    <w:p w14:paraId="46C6B226" w14:textId="2F140AED" w:rsidR="00D619F2" w:rsidRPr="00D619F2" w:rsidRDefault="00D619F2" w:rsidP="00D619F2">
      <w:pPr>
        <w:rPr>
          <w:rFonts w:ascii="Times New Roman" w:eastAsia="Times New Roman" w:hAnsi="Times New Roman" w:cs="Times New Roman"/>
          <w:sz w:val="24"/>
          <w:szCs w:val="24"/>
          <w:lang w:val="en-US"/>
        </w:rPr>
      </w:pPr>
      <w:r>
        <w:rPr>
          <w:rStyle w:val="CommentReference"/>
        </w:rPr>
        <w:annotationRef/>
      </w:r>
      <w:r w:rsidRPr="00D619F2">
        <w:rPr>
          <w:rFonts w:ascii="Times New Roman" w:eastAsia="Times New Roman" w:hAnsi="Times New Roman" w:cs="Times New Roman"/>
          <w:sz w:val="24"/>
          <w:szCs w:val="24"/>
          <w:lang w:val="en-US"/>
        </w:rPr>
        <w:t xml:space="preserve">We could consider re-phrasing this (because reviewer 1 did criticize this objective as not being </w:t>
      </w:r>
      <w:proofErr w:type="gramStart"/>
      <w:r w:rsidRPr="00D619F2">
        <w:rPr>
          <w:rFonts w:ascii="Times New Roman" w:eastAsia="Times New Roman" w:hAnsi="Times New Roman" w:cs="Times New Roman"/>
          <w:sz w:val="24"/>
          <w:szCs w:val="24"/>
          <w:lang w:val="en-US"/>
        </w:rPr>
        <w:t>achieved</w:t>
      </w:r>
      <w:r>
        <w:rPr>
          <w:rFonts w:ascii="Times New Roman" w:eastAsia="Times New Roman" w:hAnsi="Times New Roman" w:cs="Times New Roman"/>
          <w:sz w:val="24"/>
          <w:szCs w:val="24"/>
          <w:lang w:val="en-US"/>
        </w:rPr>
        <w:t>)</w:t>
      </w:r>
      <w:r w:rsidRPr="00D619F2">
        <w:rPr>
          <w:rFonts w:ascii="Times New Roman" w:eastAsia="Times New Roman" w:hAnsi="Times New Roman" w:cs="Times New Roman"/>
          <w:sz w:val="24"/>
          <w:szCs w:val="24"/>
          <w:lang w:val="en-US"/>
        </w:rPr>
        <w:t>...</w:t>
      </w:r>
      <w:proofErr w:type="gramEnd"/>
      <w:r w:rsidRPr="00D619F2">
        <w:rPr>
          <w:rFonts w:ascii="Times New Roman" w:eastAsia="Times New Roman" w:hAnsi="Times New Roman" w:cs="Times New Roman"/>
          <w:sz w:val="24"/>
          <w:szCs w:val="24"/>
          <w:lang w:val="en-US"/>
        </w:rPr>
        <w:t xml:space="preserve"> One alternative phrasing here could be: 'evaluate how basal food quality for macro-invertebrates changes with increasing sewage pollution' Making a small change here might also appease the reviewer, since the </w:t>
      </w:r>
      <w:proofErr w:type="spellStart"/>
      <w:r w:rsidRPr="00D619F2">
        <w:rPr>
          <w:rFonts w:ascii="Times New Roman" w:eastAsia="Times New Roman" w:hAnsi="Times New Roman" w:cs="Times New Roman"/>
          <w:sz w:val="24"/>
          <w:szCs w:val="24"/>
          <w:lang w:val="en-US"/>
        </w:rPr>
        <w:t>ms</w:t>
      </w:r>
      <w:proofErr w:type="spellEnd"/>
      <w:r w:rsidRPr="00D619F2">
        <w:rPr>
          <w:rFonts w:ascii="Times New Roman" w:eastAsia="Times New Roman" w:hAnsi="Times New Roman" w:cs="Times New Roman"/>
          <w:sz w:val="24"/>
          <w:szCs w:val="24"/>
          <w:lang w:val="en-US"/>
        </w:rPr>
        <w:t xml:space="preserve"> doesn't really solve any food web structure questions.</w:t>
      </w:r>
      <w:r>
        <w:rPr>
          <w:rFonts w:ascii="Times New Roman" w:eastAsia="Times New Roman" w:hAnsi="Times New Roman" w:cs="Times New Roman"/>
          <w:sz w:val="24"/>
          <w:szCs w:val="24"/>
          <w:lang w:val="en-US"/>
        </w:rPr>
        <w:t xml:space="preserve"> I made a mention of this in the reply document.</w:t>
      </w:r>
    </w:p>
  </w:comment>
  <w:comment w:id="50" w:author="Julie Schram" w:date="2021-05-11T17:03:00Z" w:initials="JBS">
    <w:p w14:paraId="7DDC9B2B" w14:textId="5EB1FACB" w:rsidR="00072255" w:rsidRDefault="00072255">
      <w:pPr>
        <w:pStyle w:val="CommentText"/>
      </w:pPr>
      <w:r>
        <w:rPr>
          <w:rStyle w:val="CommentReference"/>
        </w:rPr>
        <w:annotationRef/>
      </w:r>
      <w:r>
        <w:t xml:space="preserve">I like this suggestion. </w:t>
      </w:r>
      <w:r w:rsidR="00830DBA">
        <w:t xml:space="preserve">I think that focusing on the available food quality instead of the mechanistic changes (as much as I would love to say more about that) is a good way to deal with the reviewer’s problems with this objective </w:t>
      </w:r>
    </w:p>
  </w:comment>
  <w:comment w:id="51" w:author="Aaron Galloway" w:date="2021-05-11T11:57:00Z" w:initials="AG">
    <w:p w14:paraId="7E99D373" w14:textId="409DD1B5" w:rsidR="00D619F2" w:rsidRDefault="00D619F2">
      <w:pPr>
        <w:pStyle w:val="CommentText"/>
      </w:pPr>
      <w:r>
        <w:rPr>
          <w:rStyle w:val="CommentReference"/>
        </w:rPr>
        <w:annotationRef/>
      </w:r>
      <w:r>
        <w:t>This could still stand as is even if the ‘objective 3’ is changed slightly as I suggest above.</w:t>
      </w:r>
    </w:p>
  </w:comment>
  <w:comment w:id="68" w:author="Aaron Galloway" w:date="2021-05-11T12:00:00Z" w:initials="AG">
    <w:p w14:paraId="660294D9" w14:textId="2FE038A5" w:rsidR="00856905" w:rsidRDefault="00856905">
      <w:pPr>
        <w:pStyle w:val="CommentText"/>
      </w:pPr>
      <w:r>
        <w:rPr>
          <w:rStyle w:val="CommentReference"/>
        </w:rPr>
        <w:annotationRef/>
      </w:r>
      <w:r>
        <w:t>While this is certainly accurate, I don’t know if this text needs to be added. It might be fine to just leave it at explaining what was done. One alternative way to address this could be to briefly acknowledge the limitation of the depth was sampled in the discussion and suggest that future food web work could extend to deeper depths.</w:t>
      </w:r>
    </w:p>
  </w:comment>
  <w:comment w:id="140" w:author="Aaron Galloway" w:date="2021-05-11T12:06:00Z" w:initials="AG">
    <w:p w14:paraId="7575579E" w14:textId="2DCC9D0F" w:rsidR="00FE39FB" w:rsidRDefault="00FE39FB">
      <w:pPr>
        <w:pStyle w:val="CommentText"/>
      </w:pPr>
      <w:r>
        <w:rPr>
          <w:rStyle w:val="CommentReference"/>
        </w:rPr>
        <w:annotationRef/>
      </w:r>
      <w:r>
        <w:t xml:space="preserve">But this is a little confusing as worded because the Supp Figure with the FA includes other macroinvertebrate taxa besides amphipods... </w:t>
      </w:r>
    </w:p>
  </w:comment>
  <w:comment w:id="166" w:author="Aaron Galloway" w:date="2021-05-11T12:09:00Z" w:initials="AG">
    <w:p w14:paraId="78673F54" w14:textId="198C2085" w:rsidR="00FE39FB" w:rsidRDefault="00FE39FB">
      <w:pPr>
        <w:pStyle w:val="CommentText"/>
      </w:pPr>
      <w:r>
        <w:rPr>
          <w:rStyle w:val="CommentReference"/>
        </w:rPr>
        <w:annotationRef/>
      </w:r>
      <w:r>
        <w:t>Ah there is the clarification that explains my question above.... Not sure if this should be revised.</w:t>
      </w:r>
    </w:p>
  </w:comment>
  <w:comment w:id="167" w:author="Julie Schram" w:date="2021-05-11T17:12:00Z" w:initials="JBS">
    <w:p w14:paraId="00FFC65E" w14:textId="7B5CBA97" w:rsidR="00830DBA" w:rsidRDefault="00830DBA">
      <w:pPr>
        <w:pStyle w:val="CommentText"/>
      </w:pPr>
      <w:r>
        <w:rPr>
          <w:rStyle w:val="CommentReference"/>
        </w:rPr>
        <w:annotationRef/>
      </w:r>
      <w:r>
        <w:t>Maybe something like this?</w:t>
      </w:r>
    </w:p>
  </w:comment>
  <w:comment w:id="180" w:author="Julie Schram" w:date="2021-05-11T17:13:00Z" w:initials="JBS">
    <w:p w14:paraId="4181F32D" w14:textId="304464E2" w:rsidR="00C00A42" w:rsidRDefault="00C00A42">
      <w:pPr>
        <w:pStyle w:val="CommentText"/>
      </w:pPr>
      <w:r>
        <w:rPr>
          <w:rStyle w:val="CommentReference"/>
        </w:rPr>
        <w:annotationRef/>
      </w:r>
      <w:r>
        <w:t xml:space="preserve">I am not sure about the use of the term extraction here. This may be getting too far into </w:t>
      </w:r>
      <w:proofErr w:type="gramStart"/>
      <w:r>
        <w:t>semantics</w:t>
      </w:r>
      <w:proofErr w:type="gramEnd"/>
      <w:r>
        <w:t xml:space="preserve"> but I am not sure that is what is actually going on in this step. The KCO3 is neutralizing the acidity of the solution and then you allow the resulting CO2 gas to briefly </w:t>
      </w:r>
      <w:proofErr w:type="spellStart"/>
      <w:r>
        <w:t>offgas</w:t>
      </w:r>
      <w:proofErr w:type="spellEnd"/>
      <w:r>
        <w:t xml:space="preserve">. All of this said, I am struggling to find a better word. Maybe eliminate this sentence? It does provide a transition to the next </w:t>
      </w:r>
      <w:proofErr w:type="gramStart"/>
      <w:r>
        <w:t>sentence</w:t>
      </w:r>
      <w:proofErr w:type="gramEnd"/>
      <w:r>
        <w:t xml:space="preserve"> but it isn’t adding new information? I am not sure… I will leave this one up to you, it’s really not a huge deal.</w:t>
      </w:r>
    </w:p>
  </w:comment>
  <w:comment w:id="183" w:author="Aaron Galloway" w:date="2021-05-11T12:10:00Z" w:initials="AG">
    <w:p w14:paraId="3F37D8BC" w14:textId="7C4E4F67" w:rsidR="00FE39FB" w:rsidRDefault="00FE39FB">
      <w:pPr>
        <w:pStyle w:val="CommentText"/>
      </w:pPr>
      <w:r>
        <w:rPr>
          <w:rStyle w:val="CommentReference"/>
        </w:rPr>
        <w:annotationRef/>
      </w:r>
      <w:r>
        <w:t xml:space="preserve">I would be happy to talk more about this with anyone, or specifically Michael and Stephanie, but while I think that this is very well done and interesting, I am inclined (for now) to maybe not include this extra analysis in this paper. I explained in my comments in the reply document as well that I think there might be a place for including this in just the </w:t>
      </w:r>
      <w:proofErr w:type="gramStart"/>
      <w:r>
        <w:t>reply</w:t>
      </w:r>
      <w:proofErr w:type="gramEnd"/>
      <w:r>
        <w:t xml:space="preserve"> but I have concern that going down this path here in this </w:t>
      </w:r>
      <w:proofErr w:type="spellStart"/>
      <w:r>
        <w:t>ms</w:t>
      </w:r>
      <w:proofErr w:type="spellEnd"/>
      <w:r>
        <w:t xml:space="preserve"> might just be too much of a departure from the main content of the paper?</w:t>
      </w:r>
      <w:r w:rsidR="004C5FC3">
        <w:t xml:space="preserve"> All of that said, if you want to keep it </w:t>
      </w:r>
      <w:proofErr w:type="gramStart"/>
      <w:r w:rsidR="004C5FC3">
        <w:t>here</w:t>
      </w:r>
      <w:proofErr w:type="gramEnd"/>
      <w:r w:rsidR="004C5FC3">
        <w:t xml:space="preserve"> I won’t protest. Perhaps it gives the necessary additional complexity on the Obj. 3 goal to help justify publication to the editors. </w:t>
      </w:r>
    </w:p>
  </w:comment>
  <w:comment w:id="545" w:author="Aaron Galloway" w:date="2021-05-11T12:17:00Z" w:initials="AG">
    <w:p w14:paraId="2721945E" w14:textId="6FDB28DE" w:rsidR="00373170" w:rsidRDefault="00373170">
      <w:pPr>
        <w:pStyle w:val="CommentText"/>
      </w:pPr>
      <w:r>
        <w:rPr>
          <w:rStyle w:val="CommentReference"/>
        </w:rPr>
        <w:annotationRef/>
      </w:r>
      <w:r>
        <w:t>These changes / updates did not rely upon the new mixing model analyses. If we were to include those new analyses, I think a summary of those results would need to be added to the results section.</w:t>
      </w:r>
    </w:p>
  </w:comment>
  <w:comment w:id="574" w:author="Julie Schram" w:date="2021-05-11T17:19:00Z" w:initials="JBS">
    <w:p w14:paraId="72BA5B43" w14:textId="49AF8FF6" w:rsidR="00C00A42" w:rsidRDefault="00C00A42">
      <w:pPr>
        <w:pStyle w:val="CommentText"/>
      </w:pPr>
      <w:r>
        <w:rPr>
          <w:rStyle w:val="CommentReference"/>
        </w:rPr>
        <w:annotationRef/>
      </w:r>
      <w:r>
        <w:t xml:space="preserve">I really like how you have highlighted that these two </w:t>
      </w:r>
      <w:proofErr w:type="gramStart"/>
      <w:r>
        <w:t>related</w:t>
      </w:r>
      <w:proofErr w:type="gramEnd"/>
      <w:r>
        <w:t xml:space="preserve"> but separate lines of evidence support your conclusions</w:t>
      </w:r>
    </w:p>
  </w:comment>
  <w:comment w:id="579" w:author="Aaron Galloway" w:date="2021-05-11T12:19:00Z" w:initials="AG">
    <w:p w14:paraId="58103E6D" w14:textId="5032C12F" w:rsidR="00373170" w:rsidRDefault="00373170">
      <w:pPr>
        <w:pStyle w:val="CommentText"/>
      </w:pPr>
      <w:r>
        <w:rPr>
          <w:rStyle w:val="CommentReference"/>
        </w:rPr>
        <w:annotationRef/>
      </w:r>
      <w:r>
        <w:t>This could be re-phrased to say that future work could be designed to model amphipod diets based on FA signatures, without actually doing it here.</w:t>
      </w:r>
    </w:p>
  </w:comment>
  <w:comment w:id="625" w:author="Julie Schram" w:date="2021-05-11T17:25:00Z" w:initials="JBS">
    <w:p w14:paraId="124A637D" w14:textId="5729C0E6" w:rsidR="00F71FEE" w:rsidRDefault="00F71FEE">
      <w:pPr>
        <w:pStyle w:val="CommentText"/>
      </w:pPr>
      <w:r>
        <w:rPr>
          <w:rStyle w:val="CommentReference"/>
        </w:rPr>
        <w:annotationRef/>
      </w:r>
      <w:r>
        <w:t>This is a strong conclusion section that integrates and interprets data from all 3 of your original objectives – really nice!</w:t>
      </w:r>
    </w:p>
  </w:comment>
  <w:comment w:id="636" w:author="Julie Schram" w:date="2021-05-11T17:27:00Z" w:initials="JBS">
    <w:p w14:paraId="740EDA10" w14:textId="6954FF80" w:rsidR="00F71FEE" w:rsidRDefault="00F71FEE">
      <w:pPr>
        <w:pStyle w:val="CommentText"/>
      </w:pPr>
      <w:r>
        <w:rPr>
          <w:rStyle w:val="CommentReference"/>
        </w:rPr>
        <w:annotationRef/>
      </w:r>
      <w:r>
        <w:t>I like the clear inclusion of the sample sizes here, even though it can be annoying and not always look as nice, I appreciate it when that kind of thing is included.</w:t>
      </w:r>
    </w:p>
  </w:comment>
  <w:comment w:id="643" w:author="Aaron Galloway" w:date="2021-05-11T12:47:00Z" w:initials="AG">
    <w:p w14:paraId="24137440" w14:textId="3757CD64" w:rsidR="001B0295" w:rsidRDefault="001B0295">
      <w:pPr>
        <w:pStyle w:val="CommentText"/>
      </w:pPr>
      <w:r>
        <w:rPr>
          <w:rStyle w:val="CommentReference"/>
        </w:rPr>
        <w:annotationRef/>
      </w:r>
      <w:r>
        <w:t>I’m not sure about the inclusion of the mixing model figure, as discussed in the reply document.</w:t>
      </w:r>
    </w:p>
  </w:comment>
  <w:comment w:id="668" w:author="Aaron Galloway" w:date="2021-05-11T12:48:00Z" w:initials="AG">
    <w:p w14:paraId="259286E7" w14:textId="22A01CD5" w:rsidR="001B0295" w:rsidRDefault="001B0295">
      <w:pPr>
        <w:pStyle w:val="CommentText"/>
      </w:pPr>
      <w:r>
        <w:rPr>
          <w:rStyle w:val="CommentReference"/>
        </w:rPr>
        <w:annotationRef/>
      </w:r>
      <w:r>
        <w:t xml:space="preserve">I didn’t catch this </w:t>
      </w:r>
      <w:proofErr w:type="gramStart"/>
      <w:r>
        <w:t>before</w:t>
      </w:r>
      <w:proofErr w:type="gramEnd"/>
      <w:r>
        <w:t xml:space="preserve"> but I would remove the embedded title from this and the next figure so that it doesn’t say ‘FA spectrum’... it’s more clear to just let the caption explain that this is FA composition or even a FA “signature” if you want an alternative ph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7EBDD0" w15:done="0"/>
  <w15:commentEx w15:paraId="2E941633" w15:done="0"/>
  <w15:commentEx w15:paraId="46C6B226" w15:done="0"/>
  <w15:commentEx w15:paraId="7DDC9B2B" w15:paraIdParent="46C6B226" w15:done="0"/>
  <w15:commentEx w15:paraId="7E99D373" w15:done="0"/>
  <w15:commentEx w15:paraId="660294D9" w15:done="0"/>
  <w15:commentEx w15:paraId="7575579E" w15:done="0"/>
  <w15:commentEx w15:paraId="78673F54" w15:done="0"/>
  <w15:commentEx w15:paraId="00FFC65E" w15:paraIdParent="78673F54" w15:done="0"/>
  <w15:commentEx w15:paraId="4181F32D" w15:done="0"/>
  <w15:commentEx w15:paraId="3F37D8BC" w15:done="0"/>
  <w15:commentEx w15:paraId="2721945E" w15:done="0"/>
  <w15:commentEx w15:paraId="72BA5B43" w15:done="0"/>
  <w15:commentEx w15:paraId="58103E6D" w15:done="0"/>
  <w15:commentEx w15:paraId="124A637D" w15:done="0"/>
  <w15:commentEx w15:paraId="740EDA10" w15:done="0"/>
  <w15:commentEx w15:paraId="24137440" w15:done="0"/>
  <w15:commentEx w15:paraId="259286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53816" w16cex:dateUtc="2021-05-12T01:06:00Z"/>
  <w16cex:commentExtensible w16cex:durableId="2444ED09" w16cex:dateUtc="2021-05-11T18:46:00Z"/>
  <w16cex:commentExtensible w16cex:durableId="2444EF49" w16cex:dateUtc="2021-05-11T18:55:00Z"/>
  <w16cex:commentExtensible w16cex:durableId="2445374F" w16cex:dateUtc="2021-05-12T01:03:00Z"/>
  <w16cex:commentExtensible w16cex:durableId="2444EFC7" w16cex:dateUtc="2021-05-11T18:57:00Z"/>
  <w16cex:commentExtensible w16cex:durableId="2444F046" w16cex:dateUtc="2021-05-11T19:00:00Z"/>
  <w16cex:commentExtensible w16cex:durableId="2444F1BE" w16cex:dateUtc="2021-05-11T19:06:00Z"/>
  <w16cex:commentExtensible w16cex:durableId="2444F262" w16cex:dateUtc="2021-05-11T19:09:00Z"/>
  <w16cex:commentExtensible w16cex:durableId="24453980" w16cex:dateUtc="2021-05-12T01:12:00Z"/>
  <w16cex:commentExtensible w16cex:durableId="244539BA" w16cex:dateUtc="2021-05-12T01:13:00Z"/>
  <w16cex:commentExtensible w16cex:durableId="2444F2D0" w16cex:dateUtc="2021-05-11T19:10:00Z"/>
  <w16cex:commentExtensible w16cex:durableId="2444F468" w16cex:dateUtc="2021-05-11T19:17:00Z"/>
  <w16cex:commentExtensible w16cex:durableId="24453B32" w16cex:dateUtc="2021-05-12T01:19:00Z"/>
  <w16cex:commentExtensible w16cex:durableId="2444F4E5" w16cex:dateUtc="2021-05-11T19:19:00Z"/>
  <w16cex:commentExtensible w16cex:durableId="24453C8D" w16cex:dateUtc="2021-05-12T01:25:00Z"/>
  <w16cex:commentExtensible w16cex:durableId="24453CE9" w16cex:dateUtc="2021-05-12T01:27:00Z"/>
  <w16cex:commentExtensible w16cex:durableId="2444FB4A" w16cex:dateUtc="2021-05-11T19:47:00Z"/>
  <w16cex:commentExtensible w16cex:durableId="2444FBA0" w16cex:dateUtc="2021-05-11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7EBDD0" w16cid:durableId="24453816"/>
  <w16cid:commentId w16cid:paraId="2E941633" w16cid:durableId="2444ED09"/>
  <w16cid:commentId w16cid:paraId="46C6B226" w16cid:durableId="2444EF49"/>
  <w16cid:commentId w16cid:paraId="7DDC9B2B" w16cid:durableId="2445374F"/>
  <w16cid:commentId w16cid:paraId="7E99D373" w16cid:durableId="2444EFC7"/>
  <w16cid:commentId w16cid:paraId="660294D9" w16cid:durableId="2444F046"/>
  <w16cid:commentId w16cid:paraId="7575579E" w16cid:durableId="2444F1BE"/>
  <w16cid:commentId w16cid:paraId="78673F54" w16cid:durableId="2444F262"/>
  <w16cid:commentId w16cid:paraId="00FFC65E" w16cid:durableId="24453980"/>
  <w16cid:commentId w16cid:paraId="4181F32D" w16cid:durableId="244539BA"/>
  <w16cid:commentId w16cid:paraId="3F37D8BC" w16cid:durableId="2444F2D0"/>
  <w16cid:commentId w16cid:paraId="2721945E" w16cid:durableId="2444F468"/>
  <w16cid:commentId w16cid:paraId="72BA5B43" w16cid:durableId="24453B32"/>
  <w16cid:commentId w16cid:paraId="58103E6D" w16cid:durableId="2444F4E5"/>
  <w16cid:commentId w16cid:paraId="124A637D" w16cid:durableId="24453C8D"/>
  <w16cid:commentId w16cid:paraId="740EDA10" w16cid:durableId="24453CE9"/>
  <w16cid:commentId w16cid:paraId="24137440" w16cid:durableId="2444FB4A"/>
  <w16cid:commentId w16cid:paraId="259286E7" w16cid:durableId="2444FB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B8F0EA" w14:textId="77777777" w:rsidR="00643433" w:rsidRDefault="00643433" w:rsidP="00150A0F">
      <w:pPr>
        <w:spacing w:line="240" w:lineRule="auto"/>
      </w:pPr>
      <w:r>
        <w:separator/>
      </w:r>
    </w:p>
  </w:endnote>
  <w:endnote w:type="continuationSeparator" w:id="0">
    <w:p w14:paraId="5C68AE86" w14:textId="77777777" w:rsidR="00643433" w:rsidRDefault="00643433"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20B148" w14:textId="77777777" w:rsidR="00643433" w:rsidRDefault="00643433" w:rsidP="00150A0F">
      <w:pPr>
        <w:spacing w:line="240" w:lineRule="auto"/>
      </w:pPr>
      <w:r>
        <w:separator/>
      </w:r>
    </w:p>
  </w:footnote>
  <w:footnote w:type="continuationSeparator" w:id="0">
    <w:p w14:paraId="1022B188" w14:textId="77777777" w:rsidR="00643433" w:rsidRDefault="00643433"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yer, Michael Frederick">
    <w15:presenceInfo w15:providerId="AD" w15:userId="S-1-5-21-861567501-115176313-682003330-3860430"/>
  </w15:person>
  <w15:person w15:author="Aaron Galloway">
    <w15:presenceInfo w15:providerId="Windows Live" w15:userId="897f2e2594ad23a4"/>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activeWritingStyle w:appName="MSWord" w:lang="en" w:vendorID="64" w:dllVersion="4096"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50999"/>
    <w:rsid w:val="00050E4A"/>
    <w:rsid w:val="00051082"/>
    <w:rsid w:val="000519E8"/>
    <w:rsid w:val="0005323E"/>
    <w:rsid w:val="0005526C"/>
    <w:rsid w:val="00057DED"/>
    <w:rsid w:val="00060EB5"/>
    <w:rsid w:val="0006186A"/>
    <w:rsid w:val="00061DAD"/>
    <w:rsid w:val="00072255"/>
    <w:rsid w:val="00073710"/>
    <w:rsid w:val="000745DA"/>
    <w:rsid w:val="0007568B"/>
    <w:rsid w:val="000776D4"/>
    <w:rsid w:val="00080393"/>
    <w:rsid w:val="000803B9"/>
    <w:rsid w:val="00080876"/>
    <w:rsid w:val="0008134F"/>
    <w:rsid w:val="00081E8F"/>
    <w:rsid w:val="000826F2"/>
    <w:rsid w:val="0008669E"/>
    <w:rsid w:val="00090369"/>
    <w:rsid w:val="0009268E"/>
    <w:rsid w:val="00092E59"/>
    <w:rsid w:val="00094852"/>
    <w:rsid w:val="000953F9"/>
    <w:rsid w:val="000A3259"/>
    <w:rsid w:val="000A49FA"/>
    <w:rsid w:val="000A6208"/>
    <w:rsid w:val="000A76EA"/>
    <w:rsid w:val="000B4975"/>
    <w:rsid w:val="000B5308"/>
    <w:rsid w:val="000B5B9E"/>
    <w:rsid w:val="000C21A6"/>
    <w:rsid w:val="000C2BD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4F77"/>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6551"/>
    <w:rsid w:val="00172465"/>
    <w:rsid w:val="001742BF"/>
    <w:rsid w:val="00174557"/>
    <w:rsid w:val="001768AC"/>
    <w:rsid w:val="0018018F"/>
    <w:rsid w:val="00180C02"/>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0295"/>
    <w:rsid w:val="001B1644"/>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47590"/>
    <w:rsid w:val="002504EF"/>
    <w:rsid w:val="00250FD8"/>
    <w:rsid w:val="00252F80"/>
    <w:rsid w:val="0025334B"/>
    <w:rsid w:val="00253EF2"/>
    <w:rsid w:val="0025547E"/>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3015C9"/>
    <w:rsid w:val="00312AA7"/>
    <w:rsid w:val="003143FA"/>
    <w:rsid w:val="00324922"/>
    <w:rsid w:val="00324C64"/>
    <w:rsid w:val="0032523D"/>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5CC9"/>
    <w:rsid w:val="003671AA"/>
    <w:rsid w:val="00370B28"/>
    <w:rsid w:val="00373170"/>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5FC3"/>
    <w:rsid w:val="004C60B5"/>
    <w:rsid w:val="004D2297"/>
    <w:rsid w:val="004D4CDF"/>
    <w:rsid w:val="004D4D41"/>
    <w:rsid w:val="004D5001"/>
    <w:rsid w:val="004E046B"/>
    <w:rsid w:val="004E481A"/>
    <w:rsid w:val="004E61B8"/>
    <w:rsid w:val="004F0CA5"/>
    <w:rsid w:val="004F4D99"/>
    <w:rsid w:val="004F577D"/>
    <w:rsid w:val="005068F3"/>
    <w:rsid w:val="00511B81"/>
    <w:rsid w:val="00512766"/>
    <w:rsid w:val="00514479"/>
    <w:rsid w:val="00517C7C"/>
    <w:rsid w:val="00522D5F"/>
    <w:rsid w:val="00525154"/>
    <w:rsid w:val="005308B4"/>
    <w:rsid w:val="00532033"/>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3D2A"/>
    <w:rsid w:val="005D6C73"/>
    <w:rsid w:val="005E16D0"/>
    <w:rsid w:val="005E3F1F"/>
    <w:rsid w:val="005E5679"/>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41CE6"/>
    <w:rsid w:val="00641D70"/>
    <w:rsid w:val="00643433"/>
    <w:rsid w:val="00644808"/>
    <w:rsid w:val="00645829"/>
    <w:rsid w:val="00647303"/>
    <w:rsid w:val="00650752"/>
    <w:rsid w:val="00651D3A"/>
    <w:rsid w:val="006563E3"/>
    <w:rsid w:val="00665FC3"/>
    <w:rsid w:val="00670419"/>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0C7"/>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0F2B"/>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FB7"/>
    <w:rsid w:val="00811F9F"/>
    <w:rsid w:val="0081229C"/>
    <w:rsid w:val="0081388E"/>
    <w:rsid w:val="00814CE9"/>
    <w:rsid w:val="0081508A"/>
    <w:rsid w:val="00816AA4"/>
    <w:rsid w:val="00830DBA"/>
    <w:rsid w:val="00830F00"/>
    <w:rsid w:val="00831A4F"/>
    <w:rsid w:val="008328C9"/>
    <w:rsid w:val="00833288"/>
    <w:rsid w:val="00833C11"/>
    <w:rsid w:val="008363E4"/>
    <w:rsid w:val="00846C91"/>
    <w:rsid w:val="00854325"/>
    <w:rsid w:val="00856905"/>
    <w:rsid w:val="008601A5"/>
    <w:rsid w:val="00861ABD"/>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7E3"/>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77EA3"/>
    <w:rsid w:val="00984718"/>
    <w:rsid w:val="00986022"/>
    <w:rsid w:val="009869E1"/>
    <w:rsid w:val="0098721E"/>
    <w:rsid w:val="009A0CC4"/>
    <w:rsid w:val="009A2585"/>
    <w:rsid w:val="009A2D94"/>
    <w:rsid w:val="009A6AFC"/>
    <w:rsid w:val="009A7491"/>
    <w:rsid w:val="009B13E0"/>
    <w:rsid w:val="009B1EA1"/>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73A11"/>
    <w:rsid w:val="00A825BE"/>
    <w:rsid w:val="00A8343E"/>
    <w:rsid w:val="00A84037"/>
    <w:rsid w:val="00A87BAC"/>
    <w:rsid w:val="00A905EA"/>
    <w:rsid w:val="00A91AE6"/>
    <w:rsid w:val="00A92AA7"/>
    <w:rsid w:val="00A92B32"/>
    <w:rsid w:val="00A95F98"/>
    <w:rsid w:val="00A9628E"/>
    <w:rsid w:val="00A96C11"/>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3F8E"/>
    <w:rsid w:val="00B37098"/>
    <w:rsid w:val="00B417BC"/>
    <w:rsid w:val="00B41CA5"/>
    <w:rsid w:val="00B420AF"/>
    <w:rsid w:val="00B46B3E"/>
    <w:rsid w:val="00B46F42"/>
    <w:rsid w:val="00B52BEB"/>
    <w:rsid w:val="00B5487A"/>
    <w:rsid w:val="00B55E36"/>
    <w:rsid w:val="00B578FF"/>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7CFE"/>
    <w:rsid w:val="00BB4C1B"/>
    <w:rsid w:val="00BB5F55"/>
    <w:rsid w:val="00BB6989"/>
    <w:rsid w:val="00BB6D67"/>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C00A42"/>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674E6"/>
    <w:rsid w:val="00C70351"/>
    <w:rsid w:val="00C72655"/>
    <w:rsid w:val="00C739BD"/>
    <w:rsid w:val="00C74DF4"/>
    <w:rsid w:val="00C77997"/>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C3BA5"/>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5324"/>
    <w:rsid w:val="00D55EBD"/>
    <w:rsid w:val="00D60212"/>
    <w:rsid w:val="00D60710"/>
    <w:rsid w:val="00D619F2"/>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1CBB"/>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1916"/>
    <w:rsid w:val="00E0219C"/>
    <w:rsid w:val="00E037CD"/>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0AB7"/>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1FEE"/>
    <w:rsid w:val="00F731DF"/>
    <w:rsid w:val="00F74DDD"/>
    <w:rsid w:val="00F75D80"/>
    <w:rsid w:val="00F76372"/>
    <w:rsid w:val="00F838AB"/>
    <w:rsid w:val="00F86DA3"/>
    <w:rsid w:val="00F91189"/>
    <w:rsid w:val="00F92328"/>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39FB"/>
    <w:rsid w:val="00FE48C4"/>
    <w:rsid w:val="00FE5C0E"/>
    <w:rsid w:val="00FE671D"/>
    <w:rsid w:val="00FF0869"/>
    <w:rsid w:val="00FF0921"/>
    <w:rsid w:val="00FF225E"/>
    <w:rsid w:val="00FF22D1"/>
    <w:rsid w:val="00FF3A56"/>
    <w:rsid w:val="00FF6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657075648">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5F8FD-4B87-4052-BC66-01F6EDD00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5</Pages>
  <Words>75748</Words>
  <Characters>431768</Characters>
  <Application>Microsoft Office Word</Application>
  <DocSecurity>0</DocSecurity>
  <Lines>3598</Lines>
  <Paragraphs>101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0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Julie Schram</cp:lastModifiedBy>
  <cp:revision>2</cp:revision>
  <cp:lastPrinted>2021-04-11T19:52:00Z</cp:lastPrinted>
  <dcterms:created xsi:type="dcterms:W3CDTF">2021-05-12T01:30:00Z</dcterms:created>
  <dcterms:modified xsi:type="dcterms:W3CDTF">2021-05-1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FQfwQi1R"/&gt;&lt;style id="http://www.zotero.org/styles/limnology-and-oceanography" hasBibliography="1" bibliographyStyleHasBeenSet="1"/&gt;&lt;prefs&gt;&lt;pref name="fieldType" value="Field"/&gt;&lt;/prefs&gt;&lt;/data&gt;</vt:lpwstr>
  </property>
</Properties>
</file>